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338E50CC" w:rsidR="00D5294F" w:rsidRPr="0052417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16C670F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gt; Oecologia</w:t>
      </w:r>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332F348C"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in response to</w:t>
      </w:r>
      <w:r w:rsidR="002A0DB8">
        <w:t xml:space="preserve"> changing</w:t>
      </w:r>
      <w:r>
        <w:t xml:space="preserve"> environmental conditions</w:t>
      </w:r>
      <w:r w:rsidR="005B7C40">
        <w:t xml:space="preserve"> </w:t>
      </w:r>
      <w:r>
        <w:t xml:space="preserve">has become a topic of immense concern with temperature </w:t>
      </w:r>
      <w:r w:rsidR="006870D2">
        <w:t>being</w:t>
      </w:r>
      <w:r>
        <w:t xml:space="preserve"> </w:t>
      </w:r>
      <w:r w:rsidR="00E75386">
        <w:t>at the forefront of the environmental conditions being explored</w:t>
      </w:r>
      <w:r w:rsidR="00C50180">
        <w:t xml:space="preserve"> </w:t>
      </w:r>
      <w:r w:rsidR="006846D7">
        <w:fldChar w:fldCharType="begin"/>
      </w:r>
      <w:r w:rsidR="009E07FF">
        <w:instrText xml:space="preserve"> ADDIN ZOTERO_ITEM CSL_CITATION {"citationID":"mGFqHBAi","properties":{"formattedCitation":"(Davidson et al., 2021; Ma et al., 2021; Meehan et al., 2022; Nunes et al., 2021; Pepi et al., 2018)","plainCitation":"(Davidson et al., 2021; Ma et al., 2021; Meehan et al., 2022;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ScWtDa6c/3QBv2aIS","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6846D7">
        <w:fldChar w:fldCharType="separate"/>
      </w:r>
      <w:r w:rsidR="00B93324" w:rsidRPr="00B93324">
        <w:t>(Davidson et al., 2021; Ma et al., 2021; Meehan et al., 2022; Nunes et al., 2021; Pepi et al., 2018)</w:t>
      </w:r>
      <w:r w:rsidR="006846D7">
        <w:fldChar w:fldCharType="end"/>
      </w:r>
      <w:r w:rsidR="00BA5C3E">
        <w:t xml:space="preserve"> </w:t>
      </w:r>
      <w:r w:rsidR="00894D5E">
        <w:t>while others have explored the influence of nutrient availability</w:t>
      </w:r>
      <w:r w:rsidR="003C54B6">
        <w:t xml:space="preserve"> </w:t>
      </w:r>
      <w:r w:rsidR="003C54B6">
        <w:fldChar w:fldCharType="begin"/>
      </w:r>
      <w:r w:rsidR="009E07FF">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ScWtDa6c/ORwzxawY","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3C54B6">
        <w:fldChar w:fldCharType="separate"/>
      </w:r>
      <w:r w:rsidR="0029728A" w:rsidRPr="0029728A">
        <w:t>(Brown et al., 2019; Davidson &amp; Dorn, 2018; Jeyasingh &amp; Weider, 2005)</w:t>
      </w:r>
      <w:r w:rsidR="003C54B6">
        <w:fldChar w:fldCharType="end"/>
      </w:r>
      <w:r w:rsidR="00894D5E">
        <w:t>.</w:t>
      </w:r>
      <w:r w:rsidR="004E00C5">
        <w:t xml:space="preserve">  In </w:t>
      </w:r>
      <w:r w:rsidR="00AE1E34">
        <w:t>predator</w:t>
      </w:r>
      <w:r w:rsidR="004E00C5">
        <w:t>-</w:t>
      </w:r>
      <w:r w:rsidR="00AE1E34">
        <w:t>prey</w:t>
      </w:r>
      <w:r w:rsidR="004E00C5">
        <w:t xml:space="preserve"> interactions t</w:t>
      </w:r>
      <w:r w:rsidR="001B1674">
        <w:t>emperature</w:t>
      </w:r>
      <w:r w:rsidR="00B91934">
        <w:t xml:space="preserve"> typically inc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9E07FF">
        <w:instrText xml:space="preserve"> ADDIN ZOTERO_ITEM CSL_CITATION {"citationID":"5T3UIwzY","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ScWtDa6c/3QBv2aIS","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8A0003">
        <w:fldChar w:fldCharType="separate"/>
      </w:r>
      <w:r w:rsidR="00B93324" w:rsidRPr="00B93324">
        <w:t>(</w:t>
      </w:r>
      <w:r w:rsidR="004D142E">
        <w:t>i.e., prey survival;</w:t>
      </w:r>
      <w:r w:rsidR="004D142E">
        <w:t xml:space="preserve"> </w:t>
      </w:r>
      <w:r w:rsidR="00B93324" w:rsidRPr="00B93324">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C34520">
        <w:t xml:space="preserve">temperatur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9E07FF">
        <w:instrText xml:space="preserve"> ADDIN ZOTERO_ITEM CSL_CITATION {"citationID":"7TcmzqKt","properties":{"formattedCitation":"(Davidson &amp; Dorn, 2018; McCoy et al., 2011; McPeek &amp; Peckarsky, 1998)","plainCitation":"(Davidson &amp; Dorn, 2018; McCoy et al., 2011; McPeek &amp; Peckarsky, 1998)","noteIndex":0},"citationItems":[{"id":"ScWtDa6c/ORwzxawY","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ScWtDa6c/T46wmYCB","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ScWtDa6c/57HvQDp2","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9957A0" w:rsidRPr="009957A0">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E07FF">
        <w:instrText xml:space="preserve"> ADDIN ZOTERO_ITEM CSL_CITATION {"citationID":"lKtye0Tx","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ScWtDa6c/3QBv2aIS","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7954A5">
        <w:fldChar w:fldCharType="separate"/>
      </w:r>
      <w:r w:rsidR="00CE0032" w:rsidRPr="00CE0032">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developed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8C2FD9">
        <w:t xml:space="preserve"> </w:t>
      </w:r>
      <w:r w:rsidR="00803E44">
        <w:t>in natural settings under a suite of preda</w:t>
      </w:r>
      <w:r w:rsidR="00215205">
        <w:t>tors is lacking.</w:t>
      </w:r>
    </w:p>
    <w:p w14:paraId="5D42D051" w14:textId="477C0D61" w:rsidR="004872F8" w:rsidRDefault="00EB38DA" w:rsidP="00D42A07">
      <w:pPr>
        <w:pStyle w:val="NATESTYLE1CommonCollege"/>
        <w:spacing w:after="240"/>
        <w:ind w:firstLine="720"/>
        <w:jc w:val="both"/>
      </w:pPr>
      <w:r>
        <w:t xml:space="preserve">Isoclines </w:t>
      </w:r>
      <w:r w:rsidR="009E07FF">
        <w:t xml:space="preserve">have historically been used to predict how two competitors can persist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9E07FF" w:rsidRPr="009E07FF">
        <w:t>(MacArthur &amp; Levins, 1964; Vance, 1985)</w:t>
      </w:r>
      <w:r w:rsidR="009E07FF">
        <w:fldChar w:fldCharType="end"/>
      </w:r>
      <w:r w:rsidR="0086272F">
        <w:t xml:space="preserve">, </w:t>
      </w:r>
      <w:r w:rsidR="00B415B2">
        <w:t>and may be useful in determining long-term interaction stren</w:t>
      </w:r>
      <w:r w:rsidR="00371B07">
        <w:t xml:space="preserve">gth of predator-prey interactions.  Isoclines </w:t>
      </w:r>
      <w:r w:rsidR="003A24EE">
        <w:t xml:space="preserve">help identify thresholds of interacting </w:t>
      </w:r>
      <w:r w:rsidR="0005317C">
        <w:t>parameters</w:t>
      </w:r>
      <w:r w:rsidR="00161C8D">
        <w:t xml:space="preserve"> that split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161C8D" w:rsidRPr="00161C8D">
        <w:t xml:space="preserve">(MacArthur &amp; Levins, 1964; Vance, </w:t>
      </w:r>
      <w:r w:rsidR="00161C8D" w:rsidRPr="00161C8D">
        <w:lastRenderedPageBreak/>
        <w:t>1985)</w:t>
      </w:r>
      <w:r w:rsidR="00161C8D">
        <w:fldChar w:fldCharType="end"/>
      </w:r>
      <w:r w:rsidR="00161C8D">
        <w:t xml:space="preserve">. </w:t>
      </w:r>
      <w:r w:rsidR="00924CD0" w:rsidRPr="00524172">
        <w:t>In size-</w:t>
      </w:r>
      <w:r w:rsidR="009A22F3">
        <w:t xml:space="preserve"> or stage- </w:t>
      </w:r>
      <w:r w:rsidR="00924CD0" w:rsidRPr="00524172">
        <w:t>structured populations, mortality</w:t>
      </w:r>
      <w:r w:rsidR="00881777">
        <w:t xml:space="preserve"> through vulnerable sizes or stages interact with</w:t>
      </w:r>
      <w:r w:rsidR="00924CD0" w:rsidRPr="00524172">
        <w:t xml:space="preserve"> </w:t>
      </w:r>
      <w:r w:rsidR="00181F19">
        <w:t>developmental rates</w:t>
      </w:r>
      <w:r w:rsidR="00924CD0" w:rsidRPr="00524172">
        <w:t xml:space="preserve"> which influence population dynamics in complex ways</w:t>
      </w:r>
      <w:r w:rsidR="004530F5">
        <w:t xml:space="preserve">.  </w:t>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 </w:t>
      </w:r>
      <w:r w:rsidR="004530F5" w:rsidRPr="00524172">
        <w:fldChar w:fldCharType="begin" w:fldLock="1"/>
      </w:r>
      <w:r w:rsidR="004530F5">
        <w:instrText xml:space="preserve"> ADDIN ZOTERO_ITEM CSL_CITATION {"citationID":"qeEIZjPh","properties":{"formattedCitation":"(Davidson &amp; Dorn, 2018; Soomdat et al., 2014)","plainCitation":"(Davidson &amp; Dorn, 2018; Soomdat et al., 2014)","noteIndex":0},"citationItems":[{"id":"ScWtDa6c/ORwzxawY","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id":"ScWtDa6c/SVvIGYKm","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2","issue":"9","issued":{"date-parts":[["2014"]]},"page":"1081-1090","title":"Independent and combined effects of multiple predators across ontogeny of a dominant grazer","type":"article-journal","volume":"123"}}],"schema":"https://github.com/citation-style-language/schema/raw/master/csl-citation.json"} </w:instrText>
      </w:r>
      <w:r w:rsidR="004530F5" w:rsidRPr="00524172">
        <w:fldChar w:fldCharType="separate"/>
      </w:r>
      <w:r w:rsidR="004530F5" w:rsidRPr="0029728A">
        <w:t>(Davidson &amp; Dorn, 2018; Soomdat et al., 2014)</w:t>
      </w:r>
      <w:r w:rsidR="004530F5" w:rsidRPr="00524172">
        <w:fldChar w:fldCharType="end"/>
      </w:r>
      <w:r w:rsidR="00E37622">
        <w:t>, but increasing realiz</w:t>
      </w:r>
      <w:r w:rsidR="00DD1A2E">
        <w:t xml:space="preserve">  </w:t>
      </w:r>
      <w:r w:rsidR="006F2DD3" w:rsidRPr="00524172">
        <w:t>Size-dependent survival and individual growth can be combined through experimentation, but typically is combined through size-structured models</w:t>
      </w:r>
      <w:r w:rsidR="001450DC">
        <w:t xml:space="preserve"> </w:t>
      </w:r>
      <w:r w:rsidR="006F2DD3" w:rsidRPr="00524172">
        <w:fldChar w:fldCharType="begin" w:fldLock="1"/>
      </w:r>
      <w:r w:rsidR="006F2DD3">
        <w:instrText xml:space="preserve"> ADDIN ZOTERO_ITEM CSL_CITATION {"citationID":"XhX6icaI","properties":{"formattedCitation":"(Chockley et al., 2008; Chockley &amp; St. Mary, 2003; McCoy et al., 2011; McMurray et al., 2010)","plainCitation":"(Chockley et al., 2008; Chockley &amp; St. Mary, 2003; McCoy et al., 2011; McMurray et al., 2010)","noteIndex":0},"citationItems":[{"id":"ScWtDa6c/LCgGJBIx","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ScWtDa6c/376Jao0V","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ScWtDa6c/T46wmYCB","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id":"ScWtDa6c/YNsg91Tb","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6F2DD3" w:rsidRPr="007954A5">
        <w:t>(Chockley et al., 2008; Chockley &amp; St. Mary, 2003; McCoy et al., 2011; McMurray et al., 2010)</w:t>
      </w:r>
      <w:r w:rsidR="006F2DD3" w:rsidRPr="00524172">
        <w:fldChar w:fldCharType="end"/>
      </w:r>
      <w:r w:rsidR="006F2DD3" w:rsidRPr="00524172">
        <w:t xml:space="preserve">. Models combining growth and survivorship offer meaningful insights into biological mechanisms important to population growth and </w:t>
      </w:r>
      <w:r w:rsidR="001450DC">
        <w:t xml:space="preserve">conservation </w:t>
      </w:r>
      <w:r w:rsidR="006F2DD3" w:rsidRPr="00524172">
        <w:fldChar w:fldCharType="begin" w:fldLock="1"/>
      </w:r>
      <w:r w:rsidR="006F2DD3">
        <w:instrText xml:space="preserve"> ADDIN ZOTERO_ITEM CSL_CITATION {"citationID":"U7Nkvg7d","properties":{"formattedCitation":"(Chockley et al., 2008; McMurray et al., 2010)","plainCitation":"(Chockley et al., 2008; McMurray et al., 2010)","noteIndex":0},"citationItems":[{"id":"ScWtDa6c/YNsg91Tb","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1","issue":"2","issued":{"date-parts":[["2010"]]},"page":"560-570","title":"Demographics of increasing populations of the giant barrel sponge Xestospongia muta in the Florida Keys","type":"article-journal","volume":"91"}},{"id":"ScWtDa6c/376Jao0V","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schema":"https://github.com/citation-style-language/schema/raw/master/csl-citation.json"} </w:instrText>
      </w:r>
      <w:r w:rsidR="006F2DD3" w:rsidRPr="00524172">
        <w:fldChar w:fldCharType="separate"/>
      </w:r>
      <w:r w:rsidR="006F2DD3" w:rsidRPr="007954A5">
        <w:t>(Chockley et al., 2008; McMurray et al., 2010)</w:t>
      </w:r>
      <w:r w:rsidR="006F2DD3" w:rsidRPr="00524172">
        <w:fldChar w:fldCharType="end"/>
      </w:r>
      <w:r w:rsidR="006F2DD3" w:rsidRPr="00524172">
        <w:t>.</w:t>
      </w:r>
      <w:r w:rsidR="00AE1FD7" w:rsidRPr="00AE1FD7">
        <w:t xml:space="preserve"> </w:t>
      </w:r>
    </w:p>
    <w:p w14:paraId="68156854" w14:textId="6F7E0C6E" w:rsidR="006D4AF0" w:rsidRDefault="00C606E0" w:rsidP="00C6515F">
      <w:pPr>
        <w:pStyle w:val="NATESTYLE1CommonCollege"/>
        <w:spacing w:after="240"/>
        <w:ind w:firstLine="720"/>
        <w:jc w:val="both"/>
      </w:pPr>
      <w:r>
        <w:t>Assessing how</w:t>
      </w:r>
      <w:r w:rsidR="00531C71">
        <w:t xml:space="preserve"> </w:t>
      </w:r>
      <w:r w:rsidR="00F464BE">
        <w:t>seasonal changes in environmental conditions</w:t>
      </w:r>
      <w:r w:rsidR="00FF3E87">
        <w:t xml:space="preserve"> under a suite of natural predators </w:t>
      </w:r>
      <w:r>
        <w:t>influence</w:t>
      </w:r>
      <w:r w:rsidR="00444D1E">
        <w:t>s</w:t>
      </w:r>
      <w:r>
        <w:t xml:space="preserve"> the net</w:t>
      </w:r>
      <w:r w:rsidR="00E17708">
        <w:t xml:space="preserve"> change</w:t>
      </w:r>
      <w:r w:rsidR="00122A47">
        <w:t xml:space="preserve"> in</w:t>
      </w:r>
      <w:r w:rsidR="00E17708">
        <w:t xml:space="preserve"> </w:t>
      </w:r>
      <w:r w:rsidR="00E04998">
        <w:t xml:space="preserve">long-term </w:t>
      </w:r>
      <w:r>
        <w:t xml:space="preserve">interaction </w:t>
      </w:r>
      <w:r w:rsidR="00444D1E">
        <w:t xml:space="preserve">strength </w:t>
      </w:r>
      <w:r w:rsidR="00E04998">
        <w:t>will strengthen our understand of how the changing environment will influence predator-prey interactio</w:t>
      </w:r>
      <w:r w:rsidR="00122A47">
        <w:t>ns.</w:t>
      </w:r>
      <w:r w:rsidR="00E04998">
        <w:t xml:space="preserve"> </w:t>
      </w:r>
      <w:r w:rsidR="000A293D">
        <w:t xml:space="preserve">Seasons </w:t>
      </w:r>
      <w:r w:rsidR="00F55596">
        <w:t xml:space="preserve">represent distinct changes in environmental conditions </w:t>
      </w:r>
      <w:r w:rsidR="00D80456">
        <w:t xml:space="preserve">that can create </w:t>
      </w:r>
      <w:r w:rsidR="00115B9E">
        <w:t xml:space="preserve">natural experiments </w:t>
      </w:r>
      <w:r w:rsidR="00533B56">
        <w:t xml:space="preserve">for understanding how </w:t>
      </w:r>
      <w:r w:rsidR="00BE4BB7">
        <w:t xml:space="preserve">long-term predator-prey interaction </w:t>
      </w:r>
      <w:r w:rsidR="009C02A4">
        <w:t>strength</w:t>
      </w:r>
      <w:r w:rsidR="004055FA">
        <w:t xml:space="preserve"> </w:t>
      </w:r>
      <w:r w:rsidR="009C02A4">
        <w:t>responds to</w:t>
      </w:r>
      <w:r w:rsidR="003A14BD">
        <w:t xml:space="preserve"> the</w:t>
      </w:r>
      <w:r w:rsidR="009C02A4">
        <w:t xml:space="preserve"> </w:t>
      </w:r>
      <w:r w:rsidR="006752F7">
        <w:t xml:space="preserve">changing </w:t>
      </w:r>
      <w:r w:rsidR="009C02A4">
        <w:t xml:space="preserve">environment.  </w:t>
      </w:r>
      <w:r w:rsidR="00B10ACE">
        <w:t>P</w:t>
      </w:r>
      <w:r w:rsidR="000260E6">
        <w:t>redator</w:t>
      </w:r>
      <w:r w:rsidR="00791FD6">
        <w:t xml:space="preserve"> </w:t>
      </w:r>
      <w:r w:rsidR="00CE4B0B">
        <w:t>responses</w:t>
      </w:r>
      <w:r w:rsidR="000260E6">
        <w:t xml:space="preserve"> to s</w:t>
      </w:r>
      <w:r w:rsidR="00337DE0">
        <w:t>eason</w:t>
      </w:r>
      <w:r w:rsidR="007E1426">
        <w:t xml:space="preserve">al changes in </w:t>
      </w:r>
      <w:r w:rsidR="00E774F1">
        <w:t>environmental conditions</w:t>
      </w:r>
      <w:r w:rsidR="00B704FC">
        <w:t xml:space="preserve"> through</w:t>
      </w:r>
      <w:r w:rsidR="007E1426">
        <w:t xml:space="preserve"> </w:t>
      </w:r>
      <w:r w:rsidR="00B10ACE">
        <w:t xml:space="preserve">changes </w:t>
      </w:r>
      <w:r w:rsidR="00B821DA">
        <w:t>in</w:t>
      </w:r>
      <w:r w:rsidR="00FB5C2A">
        <w:t xml:space="preserve"> pr</w:t>
      </w:r>
      <w:r w:rsidR="00B86975">
        <w:t>ey consumption rates</w:t>
      </w:r>
      <w:r w:rsidR="00840AC6">
        <w:t xml:space="preserve"> </w:t>
      </w:r>
      <w:r w:rsidR="00C32FB1">
        <w:fldChar w:fldCharType="begin"/>
      </w:r>
      <w:r w:rsidR="00C32FB1">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32FB1">
        <w:fldChar w:fldCharType="separate"/>
      </w:r>
      <w:r w:rsidR="00C32FB1" w:rsidRPr="00C32FB1">
        <w:t>(Preston et al., 2019)</w:t>
      </w:r>
      <w:r w:rsidR="00C32FB1">
        <w:fldChar w:fldCharType="end"/>
      </w:r>
      <w:r w:rsidR="00D92E96">
        <w:t>,</w:t>
      </w:r>
      <w:r w:rsidR="00CF1E6E">
        <w:t xml:space="preserve"> </w:t>
      </w:r>
      <w:r w:rsidR="00B10ACE">
        <w:t>changes</w:t>
      </w:r>
      <w:r w:rsidR="00CF1E6E">
        <w:t xml:space="preserve"> in</w:t>
      </w:r>
      <w:r w:rsidR="00D92E96">
        <w:t xml:space="preserve"> </w:t>
      </w:r>
      <w:r w:rsidR="00E76843">
        <w:t>spatial</w:t>
      </w:r>
      <w:r w:rsidR="00CE6D65">
        <w:t xml:space="preserve"> </w:t>
      </w:r>
      <w:r w:rsidR="004E6AAE">
        <w:t>overlap</w:t>
      </w:r>
      <w:r w:rsidR="00CE6D65">
        <w:t xml:space="preserve"> with their prey</w:t>
      </w:r>
      <w:r w:rsidR="004E6AAE">
        <w:t xml:space="preserve"> </w:t>
      </w:r>
      <w:r w:rsidR="004E6AAE">
        <w:fldChar w:fldCharType="begin"/>
      </w:r>
      <w:r w:rsidR="004E6AAE">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rsidR="004E6AAE">
        <w:fldChar w:fldCharType="separate"/>
      </w:r>
      <w:r w:rsidR="004E6AAE" w:rsidRPr="004E6AAE">
        <w:t>(Basille et al., 2013)</w:t>
      </w:r>
      <w:r w:rsidR="004E6AAE">
        <w:fldChar w:fldCharType="end"/>
      </w:r>
      <w:r w:rsidR="006E443B">
        <w:t xml:space="preserve">, </w:t>
      </w:r>
      <w:r w:rsidR="00B10ACE">
        <w:t>and (or) changes</w:t>
      </w:r>
      <w:r w:rsidR="00CF1E6E">
        <w:t xml:space="preserve"> in</w:t>
      </w:r>
      <w:r w:rsidR="006E443B">
        <w:t xml:space="preserve"> densities</w:t>
      </w:r>
      <w:r w:rsidR="00CF1E6E">
        <w:t xml:space="preserve"> </w:t>
      </w:r>
      <w:r w:rsidR="00CF1E6E">
        <w:fldChar w:fldCharType="begin"/>
      </w:r>
      <w:r w:rsidR="003A1372">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F1E6E">
        <w:fldChar w:fldCharType="separate"/>
      </w:r>
      <w:r w:rsidR="003A1372" w:rsidRPr="003A1372">
        <w:t>(Preston et al., 2019)</w:t>
      </w:r>
      <w:r w:rsidR="00CF1E6E">
        <w:fldChar w:fldCharType="end"/>
      </w:r>
      <w:r w:rsidR="00CF1E6E">
        <w:t>.</w:t>
      </w:r>
      <w:r w:rsidR="00FE6984">
        <w:t xml:space="preserve"> </w:t>
      </w:r>
      <w:r w:rsidR="008B0267">
        <w:t xml:space="preserve">Prey </w:t>
      </w:r>
      <w:r w:rsidR="00E25569">
        <w:t xml:space="preserve">respond </w:t>
      </w:r>
      <w:r w:rsidR="008B0267">
        <w:t xml:space="preserve">to </w:t>
      </w:r>
      <w:r w:rsidR="00E774F1">
        <w:t xml:space="preserve">seasonal changes in environmental conditions </w:t>
      </w:r>
      <w:r w:rsidR="00C23831">
        <w:t>through changes in developmental times</w:t>
      </w:r>
      <w:r w:rsidR="00EE6A55">
        <w:t xml:space="preserve"> (Citations)</w:t>
      </w:r>
      <w:r w:rsidR="00C42F8A">
        <w:t>, and (or) changes in density</w:t>
      </w:r>
      <w:r w:rsidR="00EE6A55">
        <w:t xml:space="preserve"> (Citations)</w:t>
      </w:r>
      <w:r w:rsidR="00C23831">
        <w:t>.</w:t>
      </w:r>
      <w:r w:rsidR="00C42F8A">
        <w:t xml:space="preserve"> </w:t>
      </w:r>
      <w:r w:rsidR="000B27B4">
        <w:t xml:space="preserve"> </w:t>
      </w:r>
      <w:r w:rsidR="008B6F76">
        <w:t>But i</w:t>
      </w:r>
      <w:r w:rsidR="00FD5DA6">
        <w:t xml:space="preserve">n natural settings prey face a suite of predators that all may respond differently </w:t>
      </w:r>
      <w:r w:rsidR="009B3565">
        <w:t xml:space="preserve">to the </w:t>
      </w:r>
      <w:r w:rsidR="00D43995">
        <w:t>seasonal changes in</w:t>
      </w:r>
      <w:r w:rsidR="009B3565">
        <w:t xml:space="preserve"> environmental conditions.</w:t>
      </w:r>
      <w:r w:rsidR="00B61DA8">
        <w:t xml:space="preserve">  </w:t>
      </w:r>
      <w:r w:rsidR="00B92A1A">
        <w:t>In size- or stage-structured popu</w:t>
      </w:r>
      <w:r w:rsidR="009E74CF">
        <w:t xml:space="preserve">lation this could alter the relative vulnerability of </w:t>
      </w:r>
      <w:r w:rsidR="003623CC">
        <w:t xml:space="preserve">the size </w:t>
      </w:r>
      <w:r w:rsidR="002D2DE9">
        <w:t>or stage</w:t>
      </w:r>
      <w:r w:rsidR="00430D46">
        <w:t xml:space="preserve">.  </w:t>
      </w:r>
      <w:r w:rsidR="00ED2806">
        <w:t>For example, i</w:t>
      </w:r>
      <w:r w:rsidR="00430D46">
        <w:t>n a multiple predator study exploring the effect</w:t>
      </w:r>
      <w:r w:rsidR="003439C4">
        <w:t>s</w:t>
      </w:r>
      <w:r w:rsidR="00430D46">
        <w:t xml:space="preserve"> of </w:t>
      </w:r>
      <w:r w:rsidR="003439C4">
        <w:t xml:space="preserve">small and large predators </w:t>
      </w:r>
      <w:r w:rsidR="00ED2806">
        <w:t>on</w:t>
      </w:r>
      <w:r w:rsidR="003439C4">
        <w:t xml:space="preserve"> </w:t>
      </w:r>
      <w:r w:rsidR="0027704C">
        <w:t xml:space="preserve">size-structured prey, the small predator </w:t>
      </w:r>
      <w:r w:rsidR="00D056E0">
        <w:t>ate prey of a size-range nested within the size</w:t>
      </w:r>
      <w:r w:rsidR="00F40998">
        <w:t>-range of the larger predator</w:t>
      </w:r>
      <w:r w:rsidR="0094118A">
        <w:t xml:space="preserve"> </w:t>
      </w:r>
      <w:r w:rsidR="0094118A">
        <w:lastRenderedPageBreak/>
        <w:t>making the smaller predator functional</w:t>
      </w:r>
      <w:r w:rsidR="007B7DDC">
        <w:t>ly</w:t>
      </w:r>
      <w:r w:rsidR="0094118A">
        <w:t xml:space="preserve"> redundant </w:t>
      </w:r>
      <w:r w:rsidR="0094118A">
        <w:fldChar w:fldCharType="begin"/>
      </w:r>
      <w:r w:rsidR="009E07FF">
        <w:instrText xml:space="preserve"> ADDIN ZOTERO_ITEM CSL_CITATION {"citationID":"jYdznyKn","properties":{"formattedCitation":"(Soomdat et al., 2014)","plainCitation":"(Soomdat et al., 2014)","noteIndex":0},"citationItems":[{"id":"ScWtDa6c/SVvIGYKm","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rsidR="0094118A">
        <w:fldChar w:fldCharType="separate"/>
      </w:r>
      <w:r w:rsidR="0094118A" w:rsidRPr="0094118A">
        <w:t>(Soomdat et al., 2014)</w:t>
      </w:r>
      <w:r w:rsidR="0094118A">
        <w:fldChar w:fldCharType="end"/>
      </w:r>
      <w:r w:rsidR="00936609">
        <w:t>.  Therefore, if the larger predator reduced spatial overlap across season</w:t>
      </w:r>
      <w:r w:rsidR="004159B7">
        <w:t>s</w:t>
      </w:r>
      <w:r w:rsidR="00463E38">
        <w:t xml:space="preserve"> while the spatial overlap of the smaller predator was maintained</w:t>
      </w:r>
      <w:r w:rsidR="00936609">
        <w:t xml:space="preserve"> then </w:t>
      </w:r>
      <w:r w:rsidR="003D5178">
        <w:t>the</w:t>
      </w:r>
      <w:r w:rsidR="0007192D">
        <w:t xml:space="preserve"> </w:t>
      </w:r>
      <w:r w:rsidR="00A925CF">
        <w:t>vulner</w:t>
      </w:r>
      <w:r w:rsidR="003D5178">
        <w:t xml:space="preserve">able size </w:t>
      </w:r>
      <w:r w:rsidR="00A925CF">
        <w:t>range</w:t>
      </w:r>
      <w:r w:rsidR="003D5178">
        <w:t xml:space="preserve"> would shrink</w:t>
      </w:r>
      <w:r w:rsidR="00A925CF">
        <w:t xml:space="preserve"> and exacerbate the effect </w:t>
      </w:r>
      <w:r w:rsidR="003F1730">
        <w:t>of</w:t>
      </w:r>
      <w:r w:rsidR="00A925CF">
        <w:t xml:space="preserve"> </w:t>
      </w:r>
      <w:r w:rsidR="003F1730">
        <w:t>the prey</w:t>
      </w:r>
      <w:r w:rsidR="00FA6087">
        <w:t>’</w:t>
      </w:r>
      <w:r w:rsidR="003F1730">
        <w:t xml:space="preserve">s </w:t>
      </w:r>
      <w:r w:rsidR="00CB5846">
        <w:t>developmental time</w:t>
      </w:r>
      <w:r w:rsidR="00D07902">
        <w:t xml:space="preserve"> on the interaction</w:t>
      </w:r>
      <w:r w:rsidR="004131B2">
        <w:t xml:space="preserve"> </w:t>
      </w:r>
      <w:r w:rsidR="00D07902">
        <w:t xml:space="preserve">strength of </w:t>
      </w:r>
      <w:r w:rsidR="004131B2">
        <w:t>entire suite of predators</w:t>
      </w:r>
      <w:r w:rsidR="001A41BE">
        <w:t>.</w:t>
      </w:r>
      <w:r w:rsidR="00126546">
        <w:t xml:space="preserve">  Thus, in order to understand the net interaction strength of the entire </w:t>
      </w:r>
      <w:r w:rsidR="00CD5C78">
        <w:t xml:space="preserve">suite of predators upon prey </w:t>
      </w:r>
      <w:r w:rsidR="002B41C7">
        <w:t xml:space="preserve">across </w:t>
      </w:r>
      <w:r w:rsidR="00FA6087">
        <w:t>seasonal environmental conditions</w:t>
      </w:r>
      <w:r w:rsidR="003E1534">
        <w:t xml:space="preserve">, </w:t>
      </w:r>
      <w:r w:rsidR="001E0383">
        <w:t>it is necessary to know which sizes are vulnerable</w:t>
      </w:r>
      <w:r w:rsidR="003E1534">
        <w:t xml:space="preserve"> </w:t>
      </w:r>
      <w:r w:rsidR="002D2DE9">
        <w:t xml:space="preserve">to </w:t>
      </w:r>
      <w:r w:rsidR="003E1534">
        <w:t xml:space="preserve">predation </w:t>
      </w:r>
      <w:r w:rsidR="00F56F0E">
        <w:t>in each season.</w:t>
      </w:r>
      <w:r w:rsidR="00FA6087">
        <w:t xml:space="preserve"> </w:t>
      </w:r>
      <w:r w:rsidR="00D00107">
        <w:t xml:space="preserve">  </w:t>
      </w:r>
      <w:r w:rsidR="003623CC">
        <w:t xml:space="preserve"> </w:t>
      </w:r>
      <w:r w:rsidR="002952BE">
        <w:t xml:space="preserve"> </w:t>
      </w:r>
    </w:p>
    <w:p w14:paraId="276B7D33" w14:textId="77777777" w:rsidR="00422BF9" w:rsidRDefault="00422BF9" w:rsidP="00C6515F">
      <w:pPr>
        <w:pStyle w:val="NATESTYLE1CommonCollege"/>
        <w:spacing w:after="240"/>
        <w:ind w:firstLine="720"/>
        <w:jc w:val="both"/>
      </w:pPr>
    </w:p>
    <w:p w14:paraId="064319E5" w14:textId="78D753A8" w:rsidR="00695B5F" w:rsidRPr="00524172" w:rsidRDefault="00C449F3" w:rsidP="00C6515F">
      <w:pPr>
        <w:pStyle w:val="NATESTYLE1CommonCollege"/>
        <w:spacing w:after="240"/>
        <w:ind w:firstLine="720"/>
        <w:jc w:val="both"/>
      </w:pPr>
      <w:r w:rsidRPr="00524172">
        <w:t>In size-structured populations, s</w:t>
      </w:r>
      <w:r w:rsidR="003F1A58" w:rsidRPr="00524172">
        <w:t xml:space="preserve">ize-dependent mortality and individual growth often interact </w:t>
      </w:r>
      <w:r w:rsidRPr="00524172">
        <w:t>which</w:t>
      </w:r>
      <w:r w:rsidR="003F1A58" w:rsidRPr="00524172">
        <w:t xml:space="preserve"> influence population dynamics in complex ways</w:t>
      </w:r>
      <w:r w:rsidRPr="00524172">
        <w:t xml:space="preserve"> and offer important insight to conservation</w:t>
      </w:r>
      <w:r w:rsidR="003F1A58" w:rsidRPr="00524172">
        <w:t xml:space="preserve">. For example, predators can impact size dependent </w:t>
      </w:r>
      <w:r w:rsidRPr="00524172">
        <w:t>survival</w:t>
      </w:r>
      <w:r w:rsidR="003F1A58" w:rsidRPr="00524172">
        <w:t xml:space="preserve"> directly, but can also indirectly impact their prey through antipredator responses that reduce individual growth rates</w:t>
      </w:r>
      <w:r w:rsidR="003B2E67">
        <w:t xml:space="preserve"> </w:t>
      </w:r>
      <w:r w:rsidR="003B2E67">
        <w:fldChar w:fldCharType="begin" w:fldLock="1"/>
      </w:r>
      <w:r w:rsidR="009E07FF">
        <w:instrText xml:space="preserve"> ADDIN ZOTERO_ITEM CSL_CITATION {"citationID":"WnftsD9l","properties":{"formattedCitation":"(Chandrasegaran &amp; Juliano, 2019; Sheriff et al., 2020)","plainCitation":"(Chandrasegaran &amp; Juliano, 2019; Sheriff et al., 2020)","noteIndex":0},"citationItems":[{"id":"ScWtDa6c/oL2YIcYa","uris":["http://www.mendeley.com/documents/?uuid=ea7769ea-0f94-4b6b-a9ae-4fd93ed480fc"],"itemData":{"DOI":"10.1111/1365-2656.13213","ISSN":"13652656","PMID":"32215909","abstract":"There is a large and growing interest in non-consumptive effects (NCEs) of predators. Diverse and extensive evidence shows that predation risk directly influences prey traits, such as behaviour, morphology and physiology, which in turn, may cause a reduction in prey fitness components (i.e. growth rate, survival and reproduction). An intuitive expectation is that NCEs that reduce prey fitness will extend to alter population growth rate and therefore population size. However, our intensive literature search yielded only 10 studies that examined how predator-induced changes in prey traits translate to changes in prey population size. Further, the scant evidence for risk-induced changes on prey population size have been generated from studies that were performed in very controlled systems (mesocosm and laboratory), which do not have the complexity and feedbacks of natural settings. Thus, although likely that predation risk alone can alter prey population size, there is little direct empirical evidence that demonstrates that it does. There are also clear reasons that risk effects on population size may be much smaller than the responses on phenotype and fitness components that are typically measured, magnifying the need to show, rather than infer, effects on population size. Herein we break down the process of how predation risk influences prey population size into a chain of events (predation risk affects prey traits, which affect prey fitness components and population growth rate, which affect prey population size), and highlight the complexity of each transition. We illustrate how the outcomes of these transitions are not straightforward, and how environmental context strongly dictates the direction and magnitude of effects. Indeed, the high variance in prey responses is reflected in the variance of results reported in the few studies that have empirically quantified risk effects on population size. It is therefore a major challenge to predict population effects given the complexity of how environmental context interacts with predation risk and prey responses. We highlight the critical need to appreciate risk effects at each level in the chain of events, and that changes at one level cannot be assumed to translate into changes in the next because of the interplay between risk, prey responses, and the environment. The gaps in knowledge we illuminate underscore the need for more evidence to substantiate the claim that predation risk effects extend to prey …","author":[{"dropping-particle":"","family":"Sheriff","given":"Michael J.","non-dropping-particle":"","parse-names":false,"suffix":""},{"dropping-particle":"","family":"Peacor","given":"Scott D.","non-dropping-particle":"","parse-names":false,"suffix":""},{"dropping-particle":"","family":"Hawlena","given":"Dror","non-dropping-particle":"","parse-names":false,"suffix":""},{"dropping-particle":"","family":"Thaker","given":"Maria","non-dropping-particle":"","parse-names":false,"suffix":""}],"container-title":"Journal of Animal Ecology","id":"ITEM-1","issue":"6","issued":{"date-parts":[["2020"]]},"page":"1302-1316","title":"Non-consumptive predator effects on prey population size: A dearth of evidence","type":"article-journal","volume":"89"}},{"id":"ScWtDa6c/o4HJEQLq","uris":["http://www.mendeley.com/documents/?uuid=32d86391-1f85-422a-835e-9e25bc19b1ff"],"itemData":{"DOI":"10.3389/fevo.2019.00025","ISSN":"2296701X","abstract":"Non-lethal, trait-mediated effects of predation impact prey behavior and life-history traits. Studying how these effects in turn influence prey demography is crucial to understand prey life-history evolution. Mosquitoes are important vectors that claim several million lives every year worldwide by transmitting a range of pathogens. Several ecological factors affect life-history traits of both larval and adult mosquitoes, creating effects that cascade to population-level consequences. Few studies have comprehensively explored the non-lethal effects of predation and its interactions with resources and competition on larval, adult, and population traits of mosquitoes. Understanding these interactions is important because the effects of predation are hypothesized to rescue prey populations from the effects of density-dependence resulting from larval competition. Aedes aegypti larvae reared at two different larval densities and subjected to three non-lethal predator treatments were monitored for survival, development time, and adult size through the larval stages to adult eclosion, and adult females were monitored for survival and reproduction through their first gonotrophic cycle. Intraspecific competition increased larval development time, yielded small-bodied adults, and reduced fecundity in individuals exposed to predatory chemical cues as larvae. Exposure to cues from a living predator affected both body size and latency to blood feed in females. Analysis of life-table traits revealed significant effects of competition on net reproductive rate (R0) of mosquitoes. The interaction between competition and predator treatments significantly affected the cohort rate of increase (r) and the index of performance (r'). The index of performance, which estimates rate of population change based on the size-fecundity relationship, was significantly and positively correlated with r, but overestimated r slightly. Lack of significant effect of predator treatments and larval density on cohort generation time (Tc) further suggests that the observed effects of treatments on r and r' were largely a consequence of the effects on R0. Also, the significant effects of treatment combinations on larval development time, adult body size and fecundity were ultimately manifested as effects on life-table traits estimated from adult survival and reproduction.","author":[{"dropping-particle":"","family":"Chandrasegaran","given":"Karthikeyan","non-dropping-particle":"","parse-names":false,"suffix":""},{"dropping-particle":"","family":"Juliano","given":"Steven A.","non-dropping-particle":"","parse-names":false,"suffix":""}],"container-title":"Frontiers in Ecology and Evolution","id":"ITEM-2","issue":"FEB","issued":{"date-parts":[["2019"]]},"page":"1-12","title":"How do trait-mediated non-lethal effects of predation affect population-level performance of mosquitoes?","type":"article-journal","volume":"7"}}],"schema":"https://github.com/citation-style-language/schema/raw/master/csl-citation.json"} </w:instrText>
      </w:r>
      <w:r w:rsidR="003B2E67">
        <w:fldChar w:fldCharType="separate"/>
      </w:r>
      <w:r w:rsidR="007954A5" w:rsidRPr="007954A5">
        <w:t>(Chandrasegaran &amp; Juliano, 2019; Sheriff et al., 2020)</w:t>
      </w:r>
      <w:r w:rsidR="003B2E67">
        <w:fldChar w:fldCharType="end"/>
      </w:r>
      <w:r w:rsidR="003F1A58" w:rsidRPr="00524172">
        <w:t>. For example, projected population of marine shrimp (</w:t>
      </w:r>
      <w:r w:rsidR="003F1A58" w:rsidRPr="00524172">
        <w:rPr>
          <w:i/>
          <w:iCs/>
        </w:rPr>
        <w:t>Stenopus hispidus</w:t>
      </w:r>
      <w:r w:rsidR="003F1A58" w:rsidRPr="00524172">
        <w:t xml:space="preserve">) identified offshore habitat as a population sink despite greater abundance of shrimp in offshore compared to nearshore habitats </w:t>
      </w:r>
      <w:r w:rsidR="003F1A58" w:rsidRPr="00524172">
        <w:fldChar w:fldCharType="begin" w:fldLock="1"/>
      </w:r>
      <w:r w:rsidR="009E07FF">
        <w:instrText xml:space="preserve"> ADDIN ZOTERO_ITEM CSL_CITATION {"citationID":"hlq4nKSF","properties":{"formattedCitation":"(Chockley et al., 2008)","plainCitation":"(Chockley et al., 2008)","noteIndex":0},"citationItems":[{"id":"ScWtDa6c/376Jao0V","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1","issued":{"date-parts":[["2008"]]},"page":"135-145","title":"Population sinks in the Upper Florida Keys: The importance of demographic variation in population dynamics of the marine shrimp Stenopus hispidus","type":"article-journal","volume":"360"}}],"schema":"https://github.com/citation-style-language/schema/raw/master/csl-citation.json"} </w:instrText>
      </w:r>
      <w:r w:rsidR="003F1A58" w:rsidRPr="00524172">
        <w:fldChar w:fldCharType="separate"/>
      </w:r>
      <w:r w:rsidR="007954A5" w:rsidRPr="007954A5">
        <w:t>(Chockley et al., 2008)</w:t>
      </w:r>
      <w:r w:rsidR="003F1A58" w:rsidRPr="00524172">
        <w:fldChar w:fldCharType="end"/>
      </w:r>
      <w:r w:rsidR="003F1A58" w:rsidRPr="00524172">
        <w:t>.</w:t>
      </w:r>
      <w:r w:rsidR="00004CAC">
        <w:t xml:space="preserve"> </w:t>
      </w:r>
      <w:r w:rsidR="003F1A58" w:rsidRPr="00524172">
        <w:t>Further, projected populations of the Giant Barrel Sponge (</w:t>
      </w:r>
      <w:r w:rsidR="003F1A58" w:rsidRPr="00524172">
        <w:rPr>
          <w:i/>
          <w:iCs/>
        </w:rPr>
        <w:t>Xetospongia muta</w:t>
      </w:r>
      <w:r w:rsidR="003F1A58" w:rsidRPr="00524172">
        <w:t>) identified different size-specific mortality regimes in space and time important for population growth and size structure.</w:t>
      </w:r>
      <w:r w:rsidR="00004CAC">
        <w:t xml:space="preserve"> </w:t>
      </w:r>
      <w:r w:rsidR="003F1A58" w:rsidRPr="00524172">
        <w:t>For understanding and managing natural populations, mortality and growth measured in the field are necessary to understand the interactive effects of size-dependent growth and mortality on population dynamics</w:t>
      </w:r>
      <w:r w:rsidR="003200A6">
        <w:t xml:space="preserve"> </w:t>
      </w:r>
      <w:r w:rsidR="003F1A58" w:rsidRPr="00524172">
        <w:fldChar w:fldCharType="begin" w:fldLock="1"/>
      </w:r>
      <w:r w:rsidR="009E07FF">
        <w:instrText xml:space="preserve"> ADDIN ZOTERO_ITEM CSL_CITATION {"citationID":"3JSPG2AE","properties":{"formattedCitation":"(Soomdat et al., 2014)","plainCitation":"(Soomdat et al., 2014)","noteIndex":0},"citationItems":[{"id":"ScWtDa6c/SVvIGYKm","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1","issue":"9","issued":{"date-parts":[["2014"]]},"page":"1081-1090","title":"Independent and combined effects of multiple predators across ontogeny of a dominant grazer","type":"article-journal","volume":"123"}}],"schema":"https://github.com/citation-style-language/schema/raw/master/csl-citation.json"} </w:instrText>
      </w:r>
      <w:r w:rsidR="003F1A58" w:rsidRPr="00524172">
        <w:fldChar w:fldCharType="separate"/>
      </w:r>
      <w:r w:rsidR="007954A5" w:rsidRPr="007954A5">
        <w:t>(Soomdat et al., 2014)</w:t>
      </w:r>
      <w:r w:rsidR="003F1A58" w:rsidRPr="00524172">
        <w:fldChar w:fldCharType="end"/>
      </w:r>
      <w:r w:rsidR="003F1A58" w:rsidRPr="00524172">
        <w:t>.</w:t>
      </w:r>
    </w:p>
    <w:p w14:paraId="46149AE8" w14:textId="6DFDAC7C" w:rsidR="00695B5F" w:rsidRPr="00524172" w:rsidRDefault="007871EC" w:rsidP="00C6515F">
      <w:pPr>
        <w:pStyle w:val="NATESTYLE1CommonCollege"/>
        <w:spacing w:after="240"/>
        <w:ind w:firstLine="720"/>
        <w:jc w:val="both"/>
      </w:pPr>
      <w:r w:rsidRPr="00524172">
        <w:t>Seasons simultaneously</w:t>
      </w:r>
      <w:r w:rsidR="00EA1CBB" w:rsidRPr="00524172">
        <w:t xml:space="preserve"> influence </w:t>
      </w:r>
      <w:r w:rsidR="00847297" w:rsidRPr="00524172">
        <w:t xml:space="preserve">processes like </w:t>
      </w:r>
      <w:r w:rsidRPr="00524172">
        <w:t xml:space="preserve">abiotic stress and predator-prey interactions that produce variation in </w:t>
      </w:r>
      <w:r w:rsidR="00847297" w:rsidRPr="00524172">
        <w:t xml:space="preserve">size-dependent </w:t>
      </w:r>
      <w:r w:rsidR="00C256A7" w:rsidRPr="00524172">
        <w:t>survival</w:t>
      </w:r>
      <w:r w:rsidR="00847297" w:rsidRPr="00524172">
        <w:t xml:space="preserve"> </w:t>
      </w:r>
      <w:r w:rsidRPr="00524172">
        <w:t>and</w:t>
      </w:r>
      <w:r w:rsidR="00847297" w:rsidRPr="00524172">
        <w:t xml:space="preserve"> </w:t>
      </w:r>
      <w:r w:rsidRPr="00524172">
        <w:t xml:space="preserve">population </w:t>
      </w:r>
      <w:r w:rsidR="008E2173" w:rsidRPr="00524172">
        <w:t>success</w:t>
      </w:r>
      <w:r w:rsidR="0017387E" w:rsidRPr="00524172">
        <w:fldChar w:fldCharType="begin" w:fldLock="1"/>
      </w:r>
      <w:r w:rsidR="009E07FF">
        <w:instrText xml:space="preserve"> ADDIN ZOTERO_ITEM CSL_CITATION {"citationID":"XKRh0Eit","properties":{"formattedCitation":"(Betini et al., 2014; Reusch et al., 2019)","plainCitation":"(Betini et al., 2014; Reusch et al., 2019)","noteIndex":0},"citationItems":[{"id":"ScWtDa6c/QIT0IoE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ScWtDa6c/KwSWZrge","uris":["http://www.mendeley.com/documents/?uuid=87c353d3-f87a-4a9e-b772-1a304de12c68"],"itemData":{"DOI":"10.1111/1365-2656.12225","ISSN":"13652656","PMID":"24708450","abstract":"In seasonal populations, vital rates are not only determined by the direct effects of density at the beginning of each season, but also by density at the beginning of past seasons. Such delayed density dependence can arise via non-lethal effects on individuals that carry over to influence per capita rates. In this study, we examine (i) whether parental breeding density influences offspring size, (ii) how this could carry over to affect offspring survival during the subsequent non-breeding period and (iii) the population consequences of this relationship. Using Drosophila melanogaster, the common fruit fly, submitted to distinct breeding and non-breeding seasons, we first used a controlled laboratory experiment to show that high parental breeding density leads to small offspring size, which then affects offspring survival during the non-breeding period but only at high non-breeding densities. We then show that a model with the interaction between parental breeding density and offspring density at the beginning of the non-breeding season best explained offspring survival over 36 replicated generations. Finally, we developed a biseasonal model to show that the positive relationship between parental density and offspring survival can dampen fluctuations in population size between breeding and non-breeding seasons. These results highlight how variation in parental density can lead to differences in offspring quality which result in important non-lethal effects that carry over to influence per capita rates the following season, and demonstrate how this phenomenon can have important implications for the long-term dynamics of seasonal populations.","author":[{"dropping-particle":"","family":"Betini","given":"Gustavo S.","non-dropping-particle":"","parse-names":false,"suffix":""},{"dropping-particle":"","family":"Griswold","given":"Cortland K.","non-dropping-particle":"","parse-names":false,"suffix":""},{"dropping-particle":"","family":"Prodan","given":"Livia","non-dropping-particle":"","parse-names":false,"suffix":""},{"dropping-particle":"","family":"Norris","given":"D. Ryan","non-dropping-particle":"","parse-names":false,"suffix":""}],"container-title":"Journal of Animal Ecology","id":"ITEM-2","issue":"6","issued":{"date-parts":[["2014"]]},"note":"Study spp: Fruit flys Drosophila melanogaster\n\nStudy system/ Location: Experimentally induced seasonal conditions\n\nAim: to understand how density of breeding parents influence juvenile survival of offspring\n\n(1) at low non-breeding densities, adult breeding densities had no effect on survial, however at high non-breeding densites adult breeding densities had a positive effect on survival. Thus, adult breeding densities weakened the effect that non breeding densities had on survival\n(2) this positive relationship stabalized seasonal population dynamics (closer populations sizes betweeen seasons) but an opposite relationship destabalizes seasonal population dynamics.(further splits in popualtion sizes between seasons)","page":"1313-1321","title":"Body size, carry-over effects and survival in a seasonal environment: Consequences for population dynamics","type":"article-journal","volume":"83"}}],"schema":"https://github.com/citation-style-language/schema/raw/master/csl-citation.json"} </w:instrText>
      </w:r>
      <w:r w:rsidR="0017387E" w:rsidRPr="00524172">
        <w:fldChar w:fldCharType="separate"/>
      </w:r>
      <w:r w:rsidR="007954A5" w:rsidRPr="007954A5">
        <w:t xml:space="preserve">(Betini et al., </w:t>
      </w:r>
      <w:r w:rsidR="007954A5" w:rsidRPr="007954A5">
        <w:lastRenderedPageBreak/>
        <w:t>2014; Reusch et al., 2019)</w:t>
      </w:r>
      <w:r w:rsidR="0017387E" w:rsidRPr="00524172">
        <w:fldChar w:fldCharType="end"/>
      </w:r>
      <w:r w:rsidR="008E2173" w:rsidRPr="00524172">
        <w:t>, b</w:t>
      </w:r>
      <w:r w:rsidRPr="00524172">
        <w:t>ut</w:t>
      </w:r>
      <w:r w:rsidR="008E2173" w:rsidRPr="00524172">
        <w:t xml:space="preserve"> </w:t>
      </w:r>
      <w:r w:rsidR="0027110A" w:rsidRPr="00524172">
        <w:t>seasonal changes in</w:t>
      </w:r>
      <w:r w:rsidR="008E2173" w:rsidRPr="00524172">
        <w:t xml:space="preserve"> abiotic stress and</w:t>
      </w:r>
      <w:r w:rsidR="0027110A" w:rsidRPr="00524172">
        <w:t xml:space="preserve"> seasonal changes in</w:t>
      </w:r>
      <w:r w:rsidR="008E2173" w:rsidRPr="00524172">
        <w:t xml:space="preserve"> predator-prey interactions are seldom teased apart to understand </w:t>
      </w:r>
      <w:r w:rsidR="0017387E" w:rsidRPr="00524172">
        <w:t>their ecological consequences.</w:t>
      </w:r>
      <w:r w:rsidR="00004CAC">
        <w:t xml:space="preserve"> </w:t>
      </w:r>
      <w:r w:rsidR="002D345E" w:rsidRPr="00524172">
        <w:t>Size-dependent survival has been observed in many organisms including bats</w:t>
      </w:r>
      <w:r w:rsidR="00721287">
        <w:t xml:space="preserve"> </w:t>
      </w:r>
      <w:r w:rsidR="002D345E" w:rsidRPr="00524172">
        <w:fldChar w:fldCharType="begin" w:fldLock="1"/>
      </w:r>
      <w:r w:rsidR="009E07FF">
        <w:instrText xml:space="preserve"> ADDIN ZOTERO_ITEM CSL_CITATION {"citationID":"W2PpWv8g","properties":{"formattedCitation":"(Reusch et al., 2019)","plainCitation":"(Reusch et al., 2019)","noteIndex":0},"citationItems":[{"id":"ScWtDa6c/QIT0IoE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2D345E" w:rsidRPr="00524172">
        <w:fldChar w:fldCharType="separate"/>
      </w:r>
      <w:r w:rsidR="007954A5" w:rsidRPr="007954A5">
        <w:t>(Reusch et al., 2019)</w:t>
      </w:r>
      <w:r w:rsidR="002D345E" w:rsidRPr="00524172">
        <w:fldChar w:fldCharType="end"/>
      </w:r>
      <w:r w:rsidR="002D345E" w:rsidRPr="00524172">
        <w:t>, fishes</w:t>
      </w:r>
      <w:r w:rsidR="00721287">
        <w:t xml:space="preserve"> </w:t>
      </w:r>
      <w:r w:rsidR="002D345E" w:rsidRPr="00524172">
        <w:fldChar w:fldCharType="begin" w:fldLock="1"/>
      </w:r>
      <w:r w:rsidR="009E07FF">
        <w:instrText xml:space="preserve"> ADDIN ZOTERO_ITEM CSL_CITATION {"citationID":"Er3TEatA","properties":{"formattedCitation":"(Griffiths et al., 2020)","plainCitation":"(Griffiths et al., 2020)","noteIndex":0},"citationItems":[{"id":"ScWtDa6c/axMbQuUw","uris":["http://www.mendeley.com/documents/?uuid=19a91938-8155-4595-a8be-bb4d616debc8"],"itemData":{"DOI":"10.1073/pnas.2000635117","ISSN":"10916490","PMID":"32631995","abstract":"Biotic interactions are central to both ecological and evolutionary dynamics. In the vast majority of empirical studies, the strength of intraspecific interactions is estimated by using simple measures of population size. Biologists have long known that these are crude metrics, with experiments and theory suggesting that interactions between individuals should depend on traits, such as body size. Despite this, it has been difficult to estimate the impact of traits on competitive ability from ecological field data, and this explains why the strength of biotic interactions has empirically been treated in a simplistic manner. Using long-term observational data from four different populations, we show that large Trinidadian guppies impose a significantly larger competitive pressure on conspecifics than individuals that are smaller; in other words, competition is asymmetric. When we incorporate this asymmetry into integral projection models, the predicted size structure is much closer to what we see in the field compared with models where competition is independent of body size. This difference in size structure translates into a twofold difference in reproductive output. This demonstrates how the nature of ecological interactions drives the size structure, which, in turn, will have important implications for both the ecological and evolutionary dynamics.","author":[{"dropping-particle":"","family":"Griffiths","given":"Jason I.","non-dropping-particle":"","parse-names":false,"suffix":""},{"dropping-particle":"","family":"Childs","given":"Dylan Z.","non-dropping-particle":"","parse-names":false,"suffix":""},{"dropping-particle":"","family":"Bassar","given":"Ronald D.","non-dropping-particle":"","parse-names":false,"suffix":""},{"dropping-particle":"","family":"Coulson","given":"Tim","non-dropping-particle":"","parse-names":false,"suffix":""},{"dropping-particle":"","family":"Reznick","given":"David N.","non-dropping-particle":"","parse-names":false,"suffix":""},{"dropping-particle":"","family":"Rees","given":"Mark","non-dropping-particle":"","parse-names":false,"suffix":""}],"container-title":"Proceedings of the National Academy of Sciences of the United States of America","id":"ITEM-1","issue":"29","issued":{"date-parts":[["2020"]]},"note":"Study spp: Trinidadian guppy (Poecilia reticulata)\n\nStudy system/location: Mountain streams inth Northern Rage of Trinidad\n\nAim: Determine if body size can asymmetrically influence a intraspecific competition (one from interference competition -&amp;gt; larger ones favored or resource competition -&amp;gt; smaller ones dominate)\n\nGrowth and surival were size dependent, with gowth being negative and surival unimodal for females and larger negative for males\n\nasymmetric competiton favored larger individuals which indicate intefernce competition dominated in this system when including this in a demographic model the model performed much better than classic symmetrical competion","page":"17068-17073","title":"Individual differences determine the strength of ecological interactions","type":"article-journal","volume":"117"}}],"schema":"https://github.com/citation-style-language/schema/raw/master/csl-citation.json"} </w:instrText>
      </w:r>
      <w:r w:rsidR="002D345E" w:rsidRPr="00524172">
        <w:fldChar w:fldCharType="separate"/>
      </w:r>
      <w:r w:rsidR="007954A5" w:rsidRPr="007954A5">
        <w:t>(Griffiths et al., 2020)</w:t>
      </w:r>
      <w:r w:rsidR="002D345E" w:rsidRPr="00524172">
        <w:fldChar w:fldCharType="end"/>
      </w:r>
      <w:r w:rsidR="002D345E" w:rsidRPr="00524172">
        <w:t>, mollusks</w:t>
      </w:r>
      <w:r w:rsidR="00721287">
        <w:t xml:space="preserve"> </w:t>
      </w:r>
      <w:r w:rsidR="002D345E" w:rsidRPr="00524172">
        <w:fldChar w:fldCharType="begin" w:fldLock="1"/>
      </w:r>
      <w:r w:rsidR="009E07FF">
        <w:instrText xml:space="preserve"> ADDIN ZOTERO_ITEM CSL_CITATION {"citationID":"k4ncSbuF","properties":{"formattedCitation":"(Schmera et al., 2015)","plainCitation":"(Schmera et al., 2015)","noteIndex":0},"citationItems":[{"id":"ScWtDa6c/SiciZgGU","uris":["http://www.mendeley.com/documents/?uuid=87f3abad-3981-4d67-b737-b857b3a9d499"],"itemData":{"DOI":"10.1139/cjz-2014-0307","ISSN":"14803283","abstract":"Rock-dwelling land snails, feeding on algae and lichens that grow on stone surfaces, may infl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author":[{"dropping-particle":"","family":"Schmera","given":"Dénes","non-dropping-particle":"","parse-names":false,"suffix":""},{"dropping-particle":"","family":"Baur","given":"Anette","non-dropping-particle":"","parse-names":false,"suffix":""},{"dropping-particle":"","family":"Baur","given":"Bruno","non-dropping-particle":"","parse-names":false,"suffix":""}],"container-title":"Canadian Journal of Zoology","id":"ITEM-1","issue":"5","issued":{"date-parts":[["2015"]]},"note":"Study spp: rock-dwelling land snail (Chondrina clienta)\n\nStudy system/ location: lime stone quarry walls Baltic Island in Öland Sweden\n\nAims: (1) to explore variation (i.e.,season, yearly, size related) in individual growth rates and surivival rates. (2) estimate the time to sexual maturity\n\n-surivival and growth varied by size, growth did not vary seasonally, but survival was lower in winter than in the summer","page":"403-410","title":"Size-dependent shell growth and survival in natural populations of the rock-dwelling land snail chondrina clienta","type":"article-journal","volume":"93"}}],"schema":"https://github.com/citation-style-language/schema/raw/master/csl-citation.json"} </w:instrText>
      </w:r>
      <w:r w:rsidR="002D345E" w:rsidRPr="00524172">
        <w:fldChar w:fldCharType="separate"/>
      </w:r>
      <w:r w:rsidR="007954A5" w:rsidRPr="007954A5">
        <w:t>(Schmera et al., 2015)</w:t>
      </w:r>
      <w:r w:rsidR="002D345E" w:rsidRPr="00524172">
        <w:fldChar w:fldCharType="end"/>
      </w:r>
      <w:r w:rsidR="002D345E" w:rsidRPr="00524172">
        <w:t>,tropical trees</w:t>
      </w:r>
      <w:r w:rsidR="00721287">
        <w:t xml:space="preserve"> </w:t>
      </w:r>
      <w:r w:rsidR="002D345E" w:rsidRPr="00524172">
        <w:fldChar w:fldCharType="begin" w:fldLock="1"/>
      </w:r>
      <w:r w:rsidR="009E07FF">
        <w:instrText xml:space="preserve"> ADDIN ZOTERO_ITEM CSL_CITATION {"citationID":"MKLeOFGY","properties":{"formattedCitation":"(Johnson et al., 2018)","plainCitation":"(Johnson et al., 2018)","noteIndex":0},"citationItems":[{"id":"ScWtDa6c/SEChJGG0","uris":["http://www.mendeley.com/documents/?uuid=71655512-7f5e-44ef-b3c4-ddc2e010a498"],"itemData":{"DOI":"10.1038/s41559-018-0626-z","ISSN":"2397334X","PMID":"30104751","abstract":"Survival rates of large trees determine forest biomass dynamics. Survival rates of small trees have been linked to mechanisms that maintain biodiversity across tropical forests. How species survival rates change with size offers insight into the links between biodiversity and ecosystem function across tropical forests. We tested patterns of size-dependent tree survival across the tropics using data from 1,781 species and over 2 million individuals to assess whether tropical forests can be characterized by size-dependent life-history survival strategies. We found that species were classifiable into four ‘survival modes’ that explain life-history variation that shapes carbon cycling and the relative abundance within forests. Frequently collected functional traits, such as wood density, leaf mass per area and seed mass, were not generally predictive of the survival modes of species. Mean annual temperature and cumulative water deficit predicted the proportion of biomass of survival modes, indicating important links between evolutionary strategies, climate and carbon cycling. The application of survival modes in demographic simulations predicted biomass change across forest sites. Our results reveal globally identifiable size-dependent survival strategies that differ across diverse systems in a consistent way. The abundance of survival modes and interaction with climate ultimately determine forest structure, carbon storage in biomass and future forest trajectories.","author":[{"dropping-particle":"","family":"Johnson","given":"Daniel J.","non-dropping-particle":"","parse-names":false,"suffix":""},{"dropping-particle":"","family":"Needham","given":"Jessica","non-dropping-particle":"","parse-names":false,"suffix":""},{"dropping-particle":"","family":"Xu","given":"Chonggang","non-dropping-particle":"","parse-names":false,"suffix":""},{"dropping-particle":"","family":"Massoud","given":"Elias C.","non-dropping-particle":"","parse-names":false,"suffix":""},{"dropping-particle":"","family":"Davies","given":"Stuart J.","non-dropping-particle":"","parse-names":false,"suffix":""},{"dropping-particle":"","family":"Anderson-Teixeira","given":"Kristina J.","non-dropping-particle":"","parse-names":false,"suffix":""},{"dropping-particle":"","family":"Bunyavejchewin","given":"Sarayudh","non-dropping-particle":"","parse-names":false,"suffix":""},{"dropping-particle":"","family":"Chambers","given":"Jeffery Q.","non-dropping-particle":"","parse-names":false,"suffix":""},{"dropping-particle":"","family":"Chang-Yang","given":"Chia Hao","non-dropping-particle":"","parse-names":false,"suffix":""},{"dropping-particle":"","family":"Chiang","given":"Jyh Min","non-dropping-particle":"","parse-names":false,"suffix":""},{"dropping-particle":"","family":"Chuyong","given":"George B.","non-dropping-particle":"","parse-names":false,"suffix":""},{"dropping-particle":"","family":"Condit","given":"Richard","non-dropping-particle":"","parse-names":false,"suffix":""},{"dropping-particle":"","family":"Cordell","given":"Susan","non-dropping-particle":"","parse-names":false,"suffix":""},{"dropping-particle":"","family":"Fletcher","given":"Christine","non-dropping-particle":"","parse-names":false,"suffix":""},{"dropping-particle":"","family":"Giardina","given":"Christian P.","non-dropping-particle":"","parse-names":false,"suffix":""},{"dropping-particle":"","family":"Giambelluca","given":"Thomas W.","non-dropping-particle":"","parse-names":false,"suffix":""},{"dropping-particle":"","family":"Gunatilleke","given":"Nimal","non-dropping-particle":"","parse-names":false,"suffix":""},{"dropping-particle":"","family":"Gunatilleke","given":"Savitri","non-dropping-particle":"","parse-names":false,"suffix":""},{"dropping-particle":"","family":"Hsieh","given":"Chang Fu","non-dropping-particle":"","parse-names":false,"suffix":""},{"dropping-particle":"","family":"Hubbell","given":"Stephen","non-dropping-particle":"","parse-names":false,"suffix":""},{"dropping-particle":"","family":"Inman-Narahari","given":"Faith","non-dropping-particle":"","parse-names":false,"suffix":""},{"dropping-particle":"","family":"Kassim","given":"Abdul Rahman","non-dropping-particle":"","parse-names":false,"suffix":""},{"dropping-particle":"","family":"Katabuchi","given":"Masatoshi","non-dropping-particle":"","parse-names":false,"suffix":""},{"dropping-particle":"","family":"Kenfack","given":"David","non-dropping-particle":"","parse-names":false,"suffix":""},{"dropping-particle":"","family":"Litton","given":"Creighton M.","non-dropping-particle":"","parse-names":false,"suffix":""},{"dropping-particle":"","family":"Lum","given":"Shawn","non-dropping-particle":"","parse-names":false,"suffix":""},{"dropping-particle":"","family":"Mohamad","given":"Mohizah","non-dropping-particle":"","parse-names":false,"suffix":""},{"dropping-particle":"","family":"Nasardin","given":"Musalmah","non-dropping-particle":"","parse-names":false,"suffix":""},{"dropping-particle":"","family":"Ong","given":"Perry S.","non-dropping-particle":"","parse-names":false,"suffix":""},{"dropping-particle":"","family":"Ostertag","given":"Rebecca","non-dropping-particle":"","parse-names":false,"suffix":""},{"dropping-particle":"","family":"Sack","given":"Lawren","non-dropping-particle":"","parse-names":false,"suffix":""},{"dropping-particle":"","family":"Swenson","given":"Nathan G.","non-dropping-particle":"","parse-names":false,"suffix":""},{"dropping-particle":"","family":"Sun","given":"I. Fang","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maña","given":"Maria Natalia","non-dropping-particle":"","parse-names":false,"suffix":""},{"dropping-particle":"","family":"Uriarte","given":"Maria","non-dropping-particle":"","parse-names":false,"suffix":""},{"dropping-particle":"","family":"Valencia","given":"Renato","non-dropping-particle":"","parse-names":false,"suffix":""},{"dropping-particle":"","family":"Yap","given":"Sandra","non-dropping-particle":"","parse-names":false,"suffix":""},{"dropping-particle":"","family":"Zimmerman","given":"Jess","non-dropping-particle":"","parse-names":false,"suffix":""},{"dropping-particle":"","family":"McDowell","given":"Nate G.","non-dropping-particle":"","parse-names":false,"suffix":""},{"dropping-particle":"","family":"McMahon","given":"Sean M.","non-dropping-particle":"","parse-names":false,"suffix":""}],"container-title":"Nature Ecology and Evolution","id":"ITEM-1","issue":"9","issued":{"date-parts":[["2018"]]},"note":"Study spp: tropical trees within tropical forests (1,781 spp)\n\nStudy system: tropical forests-(14 pan-topical part of ForestGEO)\n\nAim: Determine how survival rates vary with size; to investigate how survival modes contribute to carbon fluxes, growth rates, and biomass turnover; survival modes relate to commonly collecte plant trates; how does survival modes relate to climate variables.\n\n(1) two size-dependent survival f(x)ns one for small and one for large individuals\n(2) there are size dependent survival modes (4 here) of tropical trees that relate well to climate variables","page":"1436-1442","publisher":"Springer US","title":"Climate sensitive size-dependent survival in tropical trees","type":"article-journal","volume":"2"}}],"schema":"https://github.com/citation-style-language/schema/raw/master/csl-citation.json"} </w:instrText>
      </w:r>
      <w:r w:rsidR="002D345E" w:rsidRPr="00524172">
        <w:fldChar w:fldCharType="separate"/>
      </w:r>
      <w:r w:rsidR="007954A5" w:rsidRPr="007954A5">
        <w:t>(Johnson et al., 2018)</w:t>
      </w:r>
      <w:r w:rsidR="002D345E" w:rsidRPr="00524172">
        <w:fldChar w:fldCharType="end"/>
      </w:r>
      <w:r w:rsidR="002D345E" w:rsidRPr="00524172">
        <w:t>, small mammals</w:t>
      </w:r>
      <w:r w:rsidR="00721287">
        <w:t xml:space="preserve"> </w:t>
      </w:r>
      <w:r w:rsidR="002D345E" w:rsidRPr="00524172">
        <w:fldChar w:fldCharType="begin" w:fldLock="1"/>
      </w:r>
      <w:r w:rsidR="009E07FF">
        <w:instrText xml:space="preserve"> ADDIN ZOTERO_ITEM CSL_CITATION {"citationID":"W3WoTpGa","properties":{"formattedCitation":"(Falvo et al., 2019; Vi\\uc0\\u241{}als-Domingo et al., 2020)","plainCitation":"(Falvo et al., 2019; Viñals-Domingo et al., 2020)","noteIndex":0},"citationItems":[{"id":"ScWtDa6c/XDYzskJY","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id":"ScWtDa6c/kxjKfmoZ","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2","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2D345E" w:rsidRPr="00524172">
        <w:fldChar w:fldCharType="separate"/>
      </w:r>
      <w:r w:rsidR="007954A5" w:rsidRPr="007954A5">
        <w:t>(Falvo et al., 2019; Viñals-Domingo et al., 2020)</w:t>
      </w:r>
      <w:r w:rsidR="002D345E" w:rsidRPr="00524172">
        <w:fldChar w:fldCharType="end"/>
      </w:r>
      <w:r w:rsidR="002D345E" w:rsidRPr="00524172">
        <w:t>, snakes</w:t>
      </w:r>
      <w:r w:rsidR="00721287">
        <w:t xml:space="preserve"> </w:t>
      </w:r>
      <w:r w:rsidR="002D345E" w:rsidRPr="00524172">
        <w:fldChar w:fldCharType="begin" w:fldLock="1"/>
      </w:r>
      <w:r w:rsidR="009E07FF">
        <w:instrText xml:space="preserve"> ADDIN ZOTERO_ITEM CSL_CITATION {"citationID":"MGbdHfyG","properties":{"formattedCitation":"(Rose et al., 2018)","plainCitation":"(Rose et al., 2018)","noteIndex":0},"citationItems":[{"id":"ScWtDa6c/NqMEN2TR","uris":["http://www.mendeley.com/documents/?uuid=97ae0e37-1d79-4467-b8f4-4377b4dbd950"],"itemData":{"DOI":"10.1002/ecs2.2384","ISSN":"21508925","abstract":"Survival is a key vital rate for projecting the viability of wild populations. Estimating survival is difficult for many rare or elusive species because recapture rates of marked individuals are low, and the ultimate fate of individuals is unknown. Low recapture rates for many species have made it difficult to accurately estimate survival, and to evaluate the importance of individual and environmental covariates for survival. Individual covariates such as size are particularly difficult to include in capture–mark–recapture models for elusive species because the state of the individual is unknown during periods when it is not captured. Here, we integrate a von Bertalanffy growth model with a multi-state robust-design Cormack-Jolly-Seber model to test for a relationship between body size and survival in the elusive, threatened giant gartersnake, Thamnophis gigas. We take a Bayesian approach to model the size of an individual during periods when it was not captured and measured, which fully propagates uncertainty in this unobserved covariate. We found strong support for a positive relationship between snake size and annual survival, with survival increasing with size up to a peak for adult snakes, after which survival either declines slightly or plateaus for the largest individuals. Few captures of very small and very large individuals led to high uncertainty in the survival rates of these sizes. Survival of giant gartersnakes was also positively related to the amount of precipitation and the cover of emergent and floating vegetation at a site. To our knowledge, our study is the first to estimate a size–survival relationship in a snake while fully accounting for uncertainty in the size of unobserved individuals. Our results have implications for the management of this threatened species and illustrate the utility of integrating hierarchical Bayesian models to the study of survival in elusive species.","author":[{"dropping-particle":"","family":"Rose","given":"Jonathan P.","non-dropping-particle":"","parse-names":false,"suffix":""},{"dropping-particle":"","family":"Wylie","given":"Glenn D.","non-dropping-particle":"","parse-names":false,"suffix":""},{"dropping-particle":"","family":"Casazza","given":"Michael L.","non-dropping-particle":"","parse-names":false,"suffix":""},{"dropping-particle":"","family":"Halstead","given":"Brian J.","non-dropping-particle":"","parse-names":false,"suffix":""}],"container-title":"Ecosphere","id":"ITEM-1","issue":"8","issued":{"date-parts":[["2018"]]},"note":"Study Spp: Giant Gartersnake (Thamnophis gigas)\n\nStudy System/Location: wetlands and canals in Sacramento Valley California, USA\n\nAim: (1) Does survival vary as a function of snake body size? (2) How much does survival vary among population over time? (3) Is survival related to precipitation, habitat composition, and prey abundance?\n\n-Survival varied as a function of snake body size,there was substantion variation over time and sites (32% CV), surival was positively related with percipitation as well as floating and emergent vegetation cover.\n\nVery interesting it seems that these types of models could be important for Apple Snails.","title":"Integrating growth and capture–mark–recapture models reveals size-dependent survival in an elusive species","type":"article-journal","volume":"9"}}],"schema":"https://github.com/citation-style-language/schema/raw/master/csl-citation.json"} </w:instrText>
      </w:r>
      <w:r w:rsidR="002D345E" w:rsidRPr="00524172">
        <w:fldChar w:fldCharType="separate"/>
      </w:r>
      <w:r w:rsidR="007954A5" w:rsidRPr="007954A5">
        <w:t>(Rose et al., 2018)</w:t>
      </w:r>
      <w:r w:rsidR="002D345E" w:rsidRPr="00524172">
        <w:fldChar w:fldCharType="end"/>
      </w:r>
      <w:r w:rsidR="002D345E" w:rsidRPr="00524172">
        <w:t>, Orchids</w:t>
      </w:r>
      <w:r w:rsidR="00721287">
        <w:t xml:space="preserve"> </w:t>
      </w:r>
      <w:r w:rsidR="002D345E" w:rsidRPr="00524172">
        <w:fldChar w:fldCharType="begin" w:fldLock="1"/>
      </w:r>
      <w:r w:rsidR="009E07FF">
        <w:instrText xml:space="preserve"> ADDIN ZOTERO_ITEM CSL_CITATION {"citationID":"SM7EbPxo","properties":{"formattedCitation":"(Jacquemyn et al., 2010)","plainCitation":"(Jacquemyn et al., 2010)","noteIndex":0},"citationItems":[{"id":"ScWtDa6c/TOxRiUAe","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1","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schema":"https://github.com/citation-style-language/schema/raw/master/csl-citation.json"} </w:instrText>
      </w:r>
      <w:r w:rsidR="002D345E" w:rsidRPr="00524172">
        <w:fldChar w:fldCharType="separate"/>
      </w:r>
      <w:r w:rsidR="007954A5" w:rsidRPr="007954A5">
        <w:t>(Jacquemyn et al., 2010)</w:t>
      </w:r>
      <w:r w:rsidR="002D345E" w:rsidRPr="00524172">
        <w:fldChar w:fldCharType="end"/>
      </w:r>
      <w:r w:rsidR="002D345E" w:rsidRPr="00524172">
        <w:t xml:space="preserve"> and Dandelions</w:t>
      </w:r>
      <w:r w:rsidR="00721287">
        <w:t xml:space="preserve"> </w:t>
      </w:r>
      <w:r w:rsidR="002D345E" w:rsidRPr="00524172">
        <w:fldChar w:fldCharType="begin" w:fldLock="1"/>
      </w:r>
      <w:r w:rsidR="009E07FF">
        <w:instrText xml:space="preserve"> ADDIN ZOTERO_ITEM CSL_CITATION {"citationID":"lsmllTkp","properties":{"formattedCitation":"(Vavrek et al., 1997)","plainCitation":"(Vavrek et al., 1997)","noteIndex":0},"citationItems":[{"id":"ScWtDa6c/PUwgMnfH","uris":["http://www.mendeley.com/documents/?uuid=c6be7a9b-0a7b-4a49-aeeb-878d80be3949"],"itemData":{"abstract":"1 Lefkovitch transition matrices were used to determine vital demographic rates of a natural population of Taraxacum officinale in Morgantown, WV, USA. Separate size transition matrices were calculated for each of four seasons, October-January, January-April, April-July, and July-October, to test if demographic rates vary as a function of season and if size-specific rates vary differentially among seasons. Season- dependent demography was also compared for four phenotype classes segregated by cluster analysis of leaf morphology. 2 The finite rate of increase for the entire population was largest in autumn (October- January) and declined throughout the rest of the year. Overall, there was a small reduction in the population size. Size-specific probabilities of survival, growth and fertility varied dramatically among seasons. Sensitivity analyses showed that small individuals were particularly important to population growth from autumn to spring. Larger individuals were more important during summer. 3 Highly season-dependent demographic rates have large implications for population distribution and persistence since increased vulnerability to perturbation during par- ticular seasons may constrain population growth and stability. Although T. officinale is a long-lived perennial, annual censuses may mask the importance of certain indi- viduals or life history traits for maintenance of genetic variability and population viability. 4 Seasonal and annual finite rates of increase also varied as a function of phenotype class. Of two phenotype classes which had identical annual growth rates, one grew better in cool seasons while the second performed better in warm seasons. Direct competition for resources should be reduced by such inverse patterns of demography across seasons. 5 If phenotype classes are to some degree genetically determined, the differential responses observed here suggest that temporal variation in the environment could explain the maintenance of genetic diversity within populations.","author":[{"dropping-particle":"","family":"Vavrek","given":"M. C.","non-dropping-particle":"","parse-names":false,"suffix":""},{"dropping-particle":"","family":"McGraw","given":"J. B.","non-dropping-particle":"","parse-names":false,"suffix":""},{"dropping-particle":"","family":"Yang","given":"H. S.","non-dropping-particle":"","parse-names":false,"suffix":""}],"container-title":"Journal of Ecology","id":"ITEM-1","issue":"3","issued":{"date-parts":[["1997"]]},"note":"Study spp: Dandelion (Taraxacum officinale)\n\nStudy location: West Virginia, USA\n\nAim: investigate the possiblilty that differential demography in seasonal environmental fluctuation may play a role in coexistence of genotypes within the population","page":"277-287","title":"Within-Population Variation in Demography of Taraxacum Officinale : Season- and Size- Dependent Survival , Growth and Reproduction","type":"article-journal","volume":"85"}}],"schema":"https://github.com/citation-style-language/schema/raw/master/csl-citation.json"} </w:instrText>
      </w:r>
      <w:r w:rsidR="002D345E" w:rsidRPr="00524172">
        <w:fldChar w:fldCharType="separate"/>
      </w:r>
      <w:r w:rsidR="007954A5" w:rsidRPr="007954A5">
        <w:t>(Vavrek et al., 1997)</w:t>
      </w:r>
      <w:r w:rsidR="002D345E" w:rsidRPr="00524172">
        <w:fldChar w:fldCharType="end"/>
      </w:r>
      <w:r w:rsidR="002D345E" w:rsidRPr="00524172">
        <w:t>.</w:t>
      </w:r>
      <w:r w:rsidR="00004CAC">
        <w:t xml:space="preserve"> </w:t>
      </w:r>
      <w:r w:rsidR="00C256A7" w:rsidRPr="00524172">
        <w:t>Abiotic stress and variation in predation strength from gape or size limitation of predators and predator optimal foraging can produce size-dependent survival</w:t>
      </w:r>
      <w:r w:rsidR="00C256A7" w:rsidRPr="00524172">
        <w:fldChar w:fldCharType="begin" w:fldLock="1"/>
      </w:r>
      <w:r w:rsidR="009E07FF">
        <w:instrText xml:space="preserve"> ADDIN ZOTERO_ITEM CSL_CITATION {"citationID":"rtbwwY8g","properties":{"formattedCitation":"(Hansen et al., 2020; Urban, 2007)","plainCitation":"(Hansen et al., 2020; Urban, 2007)","noteIndex":0},"citationItems":[{"id":"ScWtDa6c/15oIfGbY","uris":["http://www.mendeley.com/documents/?uuid=1d4f093c-3782-4bf2-a959-929bd248f4ca"],"itemData":{"DOI":"10.1007/s10530-020-02198-5","ISBN":"0123456789","ISSN":"15731464","abstract":"Invasive species represent a threat to aquatic ecosystems globally; however, impacts can be heterogenous across systems. Documented impacts of invasive zebra mussels (Dreissena polymorpha) and spiny water fleas (Bythotrephes cederströmii; hereafter Bythotrephes) on native fishes are variable and context dependent across locations and time periods. Here, we use a hierarchical Bayesian analysis of a 35-year dataset on two fish species from 9 lakes to demonstrate that early life growth of ecologically important fishes are influenced by these aquatic invasive species. Walleye (Sander vitreus) in their first year of life grew more slowly in the presence of either invader after correcting for temperature (measured by degree days), and were on average 12 or 14% smaller at the end of their first summer following invasion by Bythotrephes or zebra mussels, respectively. Yellow perch (Perca flavescens) growth was less affected by invasion. Yellow perch on average grew more slowly in their first year of life following invasion by zebra mussels, although this effect was not statistically distinguishable from zero. Early life growth of both walleye and yellow perch was less tightly coupled to degree days in invaded systems, as demonstrated by increased variance surrounding the degree day-length relationship. Smaller first-year size is related to walleye survival and recruitment to later life stages and has important implications for lake food webs and fisheries management. Future research quantifying effects of zebra mussels and Bythotrephes on other population-level processes and across a wider gradient of lake types is needed to understand the mechanisms driving observed changes in walleye growth.","author":[{"dropping-particle":"","family":"Hansen","given":"Gretchen J.A.","non-dropping-particle":"","parse-names":false,"suffix":""},{"dropping-particle":"","family":"Ahrenstorff","given":"Tyler D.","non-dropping-particle":"","parse-names":false,"suffix":""},{"dropping-particle":"","family":"Bethke","given":"Bethany J.","non-dropping-particle":"","parse-names":false,"suffix":""},{"dropping-particle":"","family":"Dumke","given":"Joshua D.","non-dropping-particle":"","parse-names":false,"suffix":""},{"dropping-particle":"","family":"Hirsch","given":"Jodie","non-dropping-particle":"","parse-names":false,"suffix":""},{"dropping-particle":"","family":"Kovalenko","given":"Katya E.","non-dropping-particle":"","parse-names":false,"suffix":""},{"dropping-particle":"","family":"LeDuc","given":"Jaime F.","non-dropping-particle":"","parse-names":false,"suffix":""},{"dropping-particle":"","family":"Maki","given":"Ryan P.","non-dropping-particle":"","parse-names":false,"suffix":""},{"dropping-particle":"","family":"Rantala","given":"Heidi M.","non-dropping-particle":"","parse-names":false,"suffix":""},{"dropping-particle":"","family":"Wagner","given":"Tyler","non-dropping-particle":"","parse-names":false,"suffix":""}],"container-title":"Biological Invasions","id":"ITEM-1","issue":"4","issued":{"date-parts":[["2020"]]},"page":"1481-1495","publisher":"Springer International Publishing","title":"Walleye growth declines following zebra mussel and Bythotrephes invasion","type":"article-journal","volume":"22"}},{"id":"ScWtDa6c/7U9kLZKD","uris":["http://www.mendeley.com/documents/?uuid=f9bc3fb0-2045-4e61-bf3d-8bda4b24af53"],"itemData":{"DOI":"10.1890/06-1946.1","ISSN":"00129658","PMID":"18027761","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 © 2007 by the Ecological Society of America.","author":[{"dropping-particle":"","family":"Urban","given":"Mark C.","non-dropping-particle":"","parse-names":false,"suffix":""}],"container-title":"Ecology","id":"ITEM-2","issue":"10","issued":{"date-parts":[["2007"]]},"page":"2587-2597","title":"The growth-predation risk trade-off under a growing gape-limited predation threat","type":"article-journal","volume":"88"}}],"schema":"https://github.com/citation-style-language/schema/raw/master/csl-citation.json"} </w:instrText>
      </w:r>
      <w:r w:rsidR="00C256A7" w:rsidRPr="00524172">
        <w:fldChar w:fldCharType="separate"/>
      </w:r>
      <w:r w:rsidR="007954A5" w:rsidRPr="007954A5">
        <w:t>(Hansen et al., 2020; Urban, 2007)</w:t>
      </w:r>
      <w:r w:rsidR="00C256A7" w:rsidRPr="00524172">
        <w:fldChar w:fldCharType="end"/>
      </w:r>
      <w:r w:rsidR="00C256A7" w:rsidRPr="00524172">
        <w:t>.</w:t>
      </w:r>
      <w:r w:rsidR="002D345E" w:rsidRPr="00524172">
        <w:t xml:space="preserve"> </w:t>
      </w:r>
      <w:r w:rsidR="00410D67" w:rsidRPr="00524172">
        <w:t>Species interactions like predation are strongly size-structured</w:t>
      </w:r>
      <w:r w:rsidR="00721287">
        <w:t xml:space="preserve"> </w:t>
      </w:r>
      <w:r w:rsidR="00BA0F75">
        <w:fldChar w:fldCharType="begin" w:fldLock="1"/>
      </w:r>
      <w:r w:rsidR="009E07FF">
        <w:instrText xml:space="preserve"> ADDIN ZOTERO_ITEM CSL_CITATION {"citationID":"Gi8UwPYt","properties":{"formattedCitation":"(Griffiths et al., 2020; McCoy et al., 2011; Soomdat et al., 2014; Werner &amp; Gilliam, 1984)","plainCitation":"(Griffiths et al., 2020; McCoy et al., 2011; Soomdat et al., 2014; Werner &amp; Gilliam, 1984)","noteIndex":0},"citationItems":[{"id":"ScWtDa6c/axMbQuUw","uris":["http://www.mendeley.com/documents/?uuid=19a91938-8155-4595-a8be-bb4d616debc8"],"itemData":{"DOI":"10.1073/pnas.2000635117","ISSN":"10916490","PMID":"32631995","abstract":"Biotic interactions are central to both ecological and evolutionary dynamics. In the vast majority of empirical studies, the strength of intraspecific interactions is estimated by using simple measures of population size. Biologists have long known that these are crude metrics, with experiments and theory suggesting that interactions between individuals should depend on traits, such as body size. Despite this, it has been difficult to estimate the impact of traits on competitive ability from ecological field data, and this explains why the strength of biotic interactions has empirically been treated in a simplistic manner. Using long-term observational data from four different populations, we show that large Trinidadian guppies impose a significantly larger competitive pressure on conspecifics than individuals that are smaller; in other words, competition is asymmetric. When we incorporate this asymmetry into integral projection models, the predicted size structure is much closer to what we see in the field compared with models where competition is independent of body size. This difference in size structure translates into a twofold difference in reproductive output. This demonstrates how the nature of ecological interactions drives the size structure, which, in turn, will have important implications for both the ecological and evolutionary dynamics.","author":[{"dropping-particle":"","family":"Griffiths","given":"Jason I.","non-dropping-particle":"","parse-names":false,"suffix":""},{"dropping-particle":"","family":"Childs","given":"Dylan Z.","non-dropping-particle":"","parse-names":false,"suffix":""},{"dropping-particle":"","family":"Bassar","given":"Ronald D.","non-dropping-particle":"","parse-names":false,"suffix":""},{"dropping-particle":"","family":"Coulson","given":"Tim","non-dropping-particle":"","parse-names":false,"suffix":""},{"dropping-particle":"","family":"Reznick","given":"David N.","non-dropping-particle":"","parse-names":false,"suffix":""},{"dropping-particle":"","family":"Rees","given":"Mark","non-dropping-particle":"","parse-names":false,"suffix":""}],"container-title":"Proceedings of the National Academy of Sciences of the United States of America","id":"ITEM-4","issue":"29","issued":{"date-parts":[["2020"]]},"note":"Study spp: Trinidadian guppy (Poecilia reticulata)\n\nStudy system/location: Mountain streams inth Northern Rage of Trinidad\n\nAim: Determine if body size can asymmetrically influence a intraspecific competition (one from interference competition -&amp;gt; larger ones favored or resource competition -&amp;gt; smaller ones dominate)\n\nGrowth and surival were size dependent, with gowth being negative and surival unimodal for females and larger negative for males\n\nasymmetric competiton favored larger individuals which indicate intefernce competition dominated in this system when including this in a demographic model the model performed much better than classic symmetrical competion","page":"17068-17073","title":"Individual differences determine the strength of ecological interactions","type":"article-journal","volume":"117"}},{"id":"ScWtDa6c/T46wmYCB","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2","issue":"6","issued":{"date-parts":[["2011"]]},"page":"752-766","title":"Predicting predation through prey ontogeny using size-dependent functional response models","type":"article-journal","volume":"177"},"label":"page"},{"id":"ScWtDa6c/SVvIGYKm","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3","issue":"9","issued":{"date-parts":[["2014"]]},"page":"1081-1090","title":"Independent and combined effects of multiple predators across ontogeny of a dominant grazer","type":"article-journal","volume":"123"}},{"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schema":"https://github.com/citation-style-language/schema/raw/master/csl-citation.json"} </w:instrText>
      </w:r>
      <w:r w:rsidR="00BA0F75">
        <w:fldChar w:fldCharType="separate"/>
      </w:r>
      <w:r w:rsidR="00B56D96" w:rsidRPr="00B56D96">
        <w:t>(Griffiths et al., 2020; McCoy et al., 2011; Soomdat et al., 2014; Werner &amp; Gilliam, 1984)</w:t>
      </w:r>
      <w:r w:rsidR="00BA0F75">
        <w:fldChar w:fldCharType="end"/>
      </w:r>
      <w:r w:rsidR="003635CC" w:rsidRPr="00524172">
        <w:t>,</w:t>
      </w:r>
      <w:r w:rsidR="00410D67" w:rsidRPr="00524172">
        <w:t xml:space="preserve"> </w:t>
      </w:r>
      <w:r w:rsidR="003635CC" w:rsidRPr="00524172">
        <w:t>are important for population growth</w:t>
      </w:r>
      <w:r w:rsidR="00721287">
        <w:t xml:space="preserve"> </w:t>
      </w:r>
      <w:r w:rsidR="003635CC" w:rsidRPr="00524172">
        <w:fldChar w:fldCharType="begin" w:fldLock="1"/>
      </w:r>
      <w:r w:rsidR="009E07FF">
        <w:instrText xml:space="preserve"> ADDIN ZOTERO_ITEM CSL_CITATION {"citationID":"n7v9UVdO","properties":{"formattedCitation":"(Bajer &amp; Wildhaber, 2007; Biek et al., 2002; Wisdom et al., 2000)","plainCitation":"(Bajer &amp; Wildhaber, 2007; Biek et al., 2002; Wisdom et al., 2000)","noteIndex":0},"citationItems":[{"id":"ScWtDa6c/KEVTJZ2a","uris":["http://www.mendeley.com/documents/?uuid=021417eb-c39b-4155-8262-ca49849f0eab"],"itemData":{"DOI":"10.1890/0012-9658(2000)081[0628:LSSAEV]2.0.CO;2","ISSN":"00129658","abstract":"We developed a simulation method, known as life-stage simulation analysis (LSA) to measure potential effects of uncertainty and variation in vital rates on population growth (λ) for purposes of species conservation planning. Under LSA, we specify plausible or hypothesized levels of uncertainty, variation, and covariation in vital rates for a given population. We use these data under resampling simulations to establish random combinations of vital rates for a large number of matrix replicates and finally summarize results from the matrix replicates to estimate potential effects of each vital rate on λ in a probability-based context. Estimates of potential effects are based on a variety of summary statistics, such as frequency of replicates having the same vital rate of highest elasticity, difference in elasticity values calculated under simulated conditions vs. elasticities calculated using mean invariant vital rates, percentage of replicates having positive population growth, and variation in λ explained by variation in each vital rate. To illustrate, we applied LSA to vital rates for two vertebrates: desert tortoise (Gopherus agassizii) and Greater Prairie Chicken (Tympanuchus cupido). Results for the prairie chicken indicated that a single vital rate consistently had greatest effect on population growth. Results for desert tortoise, however, suggested that a variety of life stages could have strong effects on population growth. Additional simulations for the Greater Prairie Chicken under a hypothetical conservation plan also demonstrated that a variety of vital rates could be manipulated to achieve desired population growth. To improve the reliability of inference, we recommend that potential effects of vital rates on λ be evaluated using a probability-based approach like LSA. LSA is an important complement to other methods that evaluate vital-rate effects on λ, including classical elasticity analysis, retrospective methods of variance decomposition, and simulation of the effects of environmental stochasticity.","author":[{"dropping-particle":"","family":"Wisdom","given":"Michael J.","non-dropping-particle":"","parse-names":false,"suffix":""},{"dropping-particle":"","family":"Mills","given":"L. Scott","non-dropping-particle":"","parse-names":false,"suffix":""},{"dropping-particle":"","family":"Doak","given":"Daniel F.","non-dropping-particle":"","parse-names":false,"suffix":""}],"container-title":"Ecology","id":"ITEM-1","issue":"3","issued":{"date-parts":[["2000"]]},"page":"628-641","title":"Life stage simulation analysis: Estimating vital-rate effects on population growth for conservation","type":"article-journal","volume":"81"}},{"id":"ScWtDa6c/U4EUJKYA","uris":["http://www.mendeley.com/documents/?uuid=8d2f6afd-d63b-4e4f-a72f-2f60b8ecb55c"],"itemData":{"DOI":"10.1046/j.1523-1739.2002.00433.x","ISSN":"08888892","abstract":"Inventory, monitoring, and experimental studies have been the primary approaches for documenting and understanding the problem of amphibian declines. However, little attention has been given to placing human-caused perturbations affecting one or more life-history stages in the context of the overall population dynamics of particular species. We used two types of ecological sensitivity analysis to determine which vital rates have the strongest influence on the population dynamics of western toads (Bufo boreas), red-legged frogs (Rana aurora), and common frogs (Rana temporaria), pond-breeding amphibians that have declined in all or portions of their ranges. Our results suggest that post-metamorphic vital rates and highly variable vital rates both have a strong influence on the population dynamics of these species and therefore deserve more research and management attention. Ecological sensitivity analysis should be more widely applied to the issue of amphibian declines in order to identify the most plausible mechanisms of decline and prioritize which life-history stages should be the focus of research and management efforts. Future experimental studies of perturbations in one or more life-history stage should attempt to link the magnitude of the perturbation measured with the overall population-level consequences. Finally, current research, inventory, and monitoring efforts should be supplemented with demographic studies so that quantitative analyses can be applied to a wider range of species and life-history groups.","author":[{"dropping-particle":"","family":"Biek","given":"Roman","non-dropping-particle":"","parse-names":false,"suffix":""},{"dropping-particle":"","family":"Funk","given":"W. Chris","non-dropping-particle":"","parse-names":false,"suffix":""},{"dropping-particle":"","family":"Maxell","given":"Bryce A.","non-dropping-particle":"","parse-names":false,"suffix":""},{"dropping-particle":"","family":"Mills","given":"L. Scott","non-dropping-particle":"","parse-names":false,"suffix":""}],"container-title":"Conservation Biology","id":"ITEM-2","issue":"3","issued":{"date-parts":[["2002"]]},"page":"728-734","title":"What is missing in amphibian decline research: Insights from ecological sensitivity analysis","type":"article-journal","volume":"16"}},{"id":"ScWtDa6c/9naqQWoC","uris":["http://www.mendeley.com/documents/?uuid=b769389d-a919-4124-a304-f68aa459cb68"],"itemData":{"DOI":"10.1111/j.1439-0426.2007.00879.x","ISSN":"01758659","abstract":"Demographic models for the shovelnose (Scaphirhynchus platorynchus) and pallid (S. albus) sturgeons in the Lower Missouri River were developed to conduct sensitivity analyses for both populations. Potential effects of increased fishing mortality on the shovelnose sturgeon were also evaluated. Populations of shovelnose and pallid sturgeon were most sensitive to age-0 mortality rates as well as mortality rates of juveniles and young adults. Overall, fecundity was a less sensitive parameter. However, increased fecundity effectively balanced higher mortality among sensitive age classes in both populations. Management that increases population-level fecundity and improves survival of age-0, juveniles, and young adults should most effectively benefit both populations. Evaluation of reproductive values indicated that populations of pallid sturgeon dominated by ages ≥35 could rapidly lose their potential for growth, particularly if recruitment remains low. Under the initial parameter values portraying current conditions the population of shovelnose sturgeon was predicted to decline by 1.65% annually, causing the commercial yield to also decline. Modeling indicated that the commercial yield could increase substantially if exploitation of females in ages ≤12 was highly restricted. © 2007 Blackwell Verlag.","author":[{"dropping-particle":"","family":"Bajer","given":"P. G.","non-dropping-particle":"","parse-names":false,"suffix":""},{"dropping-particle":"","family":"Wildhaber","given":"M. L.","non-dropping-particle":"","parse-names":false,"suffix":""}],"container-title":"Journal of Applied Ichthyology","id":"ITEM-3","issue":"4","issued":{"date-parts":[["2007"]]},"page":"457-464","title":"Population viability analysis of Lower Missouri River shovelnose sturgeon with initial application to the pallid sturgeon","type":"article-journal","volume":"23"}}],"schema":"https://github.com/citation-style-language/schema/raw/master/csl-citation.json"} </w:instrText>
      </w:r>
      <w:r w:rsidR="003635CC" w:rsidRPr="00524172">
        <w:fldChar w:fldCharType="separate"/>
      </w:r>
      <w:r w:rsidR="007954A5" w:rsidRPr="007954A5">
        <w:t>(Bajer &amp; Wildhaber, 2007; Biek et al., 2002; Wisdom et al., 2000)</w:t>
      </w:r>
      <w:r w:rsidR="003635CC" w:rsidRPr="00524172">
        <w:fldChar w:fldCharType="end"/>
      </w:r>
      <w:r w:rsidR="003635CC" w:rsidRPr="00524172">
        <w:t xml:space="preserve"> and can </w:t>
      </w:r>
      <w:r w:rsidR="00410D67" w:rsidRPr="00524172">
        <w:t>vary in strength seasonally.</w:t>
      </w:r>
      <w:r w:rsidR="00004CAC">
        <w:t xml:space="preserve"> </w:t>
      </w:r>
      <w:r w:rsidR="0045324B" w:rsidRPr="00524172">
        <w:t xml:space="preserve">Populations are often sensitive to </w:t>
      </w:r>
      <w:r w:rsidR="000976EE" w:rsidRPr="00524172">
        <w:t xml:space="preserve">changes in </w:t>
      </w:r>
      <w:r w:rsidR="002D345E" w:rsidRPr="00524172">
        <w:t xml:space="preserve">survival </w:t>
      </w:r>
      <w:r w:rsidR="009D1814" w:rsidRPr="00524172">
        <w:t xml:space="preserve">from </w:t>
      </w:r>
      <w:r w:rsidR="000976EE" w:rsidRPr="00524172">
        <w:t>a</w:t>
      </w:r>
      <w:r w:rsidR="0045324B" w:rsidRPr="00524172">
        <w:t xml:space="preserve"> vulnerable size</w:t>
      </w:r>
      <w:r w:rsidR="00721287">
        <w:t xml:space="preserve"> </w:t>
      </w:r>
      <w:r w:rsidR="0045324B" w:rsidRPr="00524172">
        <w:fldChar w:fldCharType="begin" w:fldLock="1"/>
      </w:r>
      <w:r w:rsidR="009E07FF">
        <w:instrText xml:space="preserve"> ADDIN ZOTERO_ITEM CSL_CITATION {"citationID":"Mr5W3YLC","properties":{"formattedCitation":"(Bajer &amp; Wildhaber, 2007)","plainCitation":"(Bajer &amp; Wildhaber, 2007)","noteIndex":0},"citationItems":[{"id":"ScWtDa6c/9naqQWoC","uris":["http://www.mendeley.com/documents/?uuid=b769389d-a919-4124-a304-f68aa459cb68"],"itemData":{"DOI":"10.1111/j.1439-0426.2007.00879.x","ISSN":"01758659","abstract":"Demographic models for the shovelnose (Scaphirhynchus platorynchus) and pallid (S. albus) sturgeons in the Lower Missouri River were developed to conduct sensitivity analyses for both populations. Potential effects of increased fishing mortality on the shovelnose sturgeon were also evaluated. Populations of shovelnose and pallid sturgeon were most sensitive to age-0 mortality rates as well as mortality rates of juveniles and young adults. Overall, fecundity was a less sensitive parameter. However, increased fecundity effectively balanced higher mortality among sensitive age classes in both populations. Management that increases population-level fecundity and improves survival of age-0, juveniles, and young adults should most effectively benefit both populations. Evaluation of reproductive values indicated that populations of pallid sturgeon dominated by ages ≥35 could rapidly lose their potential for growth, particularly if recruitment remains low. Under the initial parameter values portraying current conditions the population of shovelnose sturgeon was predicted to decline by 1.65% annually, causing the commercial yield to also decline. Modeling indicated that the commercial yield could increase substantially if exploitation of females in ages ≤12 was highly restricted. © 2007 Blackwell Verlag.","author":[{"dropping-particle":"","family":"Bajer","given":"P. G.","non-dropping-particle":"","parse-names":false,"suffix":""},{"dropping-particle":"","family":"Wildhaber","given":"M. L.","non-dropping-particle":"","parse-names":false,"suffix":""}],"container-title":"Journal of Applied Ichthyology","id":"ITEM-1","issue":"4","issued":{"date-parts":[["2007"]]},"page":"457-464","title":"Population viability analysis of Lower Missouri River shovelnose sturgeon with initial application to the pallid sturgeon","type":"article-journal","volume":"23"}}],"schema":"https://github.com/citation-style-language/schema/raw/master/csl-citation.json"} </w:instrText>
      </w:r>
      <w:r w:rsidR="0045324B" w:rsidRPr="00524172">
        <w:fldChar w:fldCharType="separate"/>
      </w:r>
      <w:r w:rsidR="007954A5" w:rsidRPr="007954A5">
        <w:t>(Bajer &amp; Wildhaber, 2007)</w:t>
      </w:r>
      <w:r w:rsidR="0045324B" w:rsidRPr="00524172">
        <w:fldChar w:fldCharType="end"/>
      </w:r>
      <w:r w:rsidR="0045324B" w:rsidRPr="00524172">
        <w:t xml:space="preserve"> which means that</w:t>
      </w:r>
      <w:r w:rsidR="00886635" w:rsidRPr="00524172">
        <w:t xml:space="preserve"> </w:t>
      </w:r>
      <w:r w:rsidR="002D345E" w:rsidRPr="00524172">
        <w:t xml:space="preserve">abiotic stress or predation that act upon </w:t>
      </w:r>
      <w:r w:rsidR="00EB6C6B" w:rsidRPr="00524172">
        <w:t xml:space="preserve">a </w:t>
      </w:r>
      <w:r w:rsidR="0045324B" w:rsidRPr="00524172">
        <w:t xml:space="preserve">vulnerable </w:t>
      </w:r>
      <w:r w:rsidR="00EB6C6B" w:rsidRPr="00524172">
        <w:t>prey</w:t>
      </w:r>
      <w:r w:rsidR="0045324B" w:rsidRPr="00524172">
        <w:t xml:space="preserve"> size</w:t>
      </w:r>
      <w:r w:rsidR="00EB6C6B" w:rsidRPr="00524172">
        <w:t xml:space="preserve"> </w:t>
      </w:r>
      <w:r w:rsidR="00886635" w:rsidRPr="00524172">
        <w:t xml:space="preserve">can </w:t>
      </w:r>
      <w:r w:rsidR="002D4AA1" w:rsidRPr="00524172">
        <w:t xml:space="preserve">limit </w:t>
      </w:r>
      <w:r w:rsidR="00886635" w:rsidRPr="00524172">
        <w:t>population</w:t>
      </w:r>
      <w:r w:rsidR="002D345E" w:rsidRPr="00524172">
        <w:t>s</w:t>
      </w:r>
      <w:r w:rsidR="00721287">
        <w:t xml:space="preserve"> </w:t>
      </w:r>
      <w:r w:rsidR="00886635" w:rsidRPr="00524172">
        <w:fldChar w:fldCharType="begin" w:fldLock="1"/>
      </w:r>
      <w:r w:rsidR="009E07FF">
        <w:instrText xml:space="preserve"> ADDIN ZOTERO_ITEM CSL_CITATION {"citationID":"UK4mmv2M","properties":{"formattedCitation":"(Santucci &amp; Wahl, 2003)","plainCitation":"(Santucci &amp; Wahl, 2003)","noteIndex":0},"citationItems":[{"id":"ScWtDa6c/YvsjsEx5","uris":["http://www.mendeley.com/documents/?uuid=d22ce0de-5fb3-40e3-9987-34a4ed2a9078"],"itemData":{"DOI":"10.1577/1548-8659(2003)132&lt;0346:teogpa&gt;2.0.co;2","ISSN":"0002-8487","abstract":"Previous work with centrarchid fishes suggests that recruitment success is higher for fish hatched early in the spawning season. Similar recruitment patterns have been shown for bluegills Lepomis macrochirus, but only in piscivore-free waters and at the northern extent of their range. We investigated the role of predation and first-winter mortality in governing bluegill recruitment. Spawning date distributions for larval bluegills taken in ichthyoplankton tows were compared with distributions for juveniles in shoreline rotenone samples from the fall and the following spring. Daily otolith rings were used to determine ages and spawning dates for bluegills in Ridge Lake, Illinois. during 3 years. Spawning took place from mid-May to mid-August of each year and produced several peaks in larval abundance. Differences between the spawning date distributions of larval bluegills and juveniles surviving to fall suggested that fish spawned early in the season experienced higher mortality than those spawned later. Extensive field sampling and bioenergetic model estimates of age-0 bluegill consumption by largemouth bass Micropterus salmoides indicated that predation was an important source of mortality for early-spawned fish. Estimates of bluegill abundance and size structure in fall and spring showed that losses over the first winter were high (75% to 88%); however, unlike in studies at more northern latitudes, there was little evidence of size-specific mortality. Our results suggest that predation is an important mechanism regulating the recruitment success of young bluegills and that early cohorts produced during protracted spawning must endure high mortality to become spring yearlings.","author":[{"dropping-particle":"","family":"Santucci","given":"Victor J.","non-dropping-particle":"","parse-names":false,"suffix":""},{"dropping-particle":"","family":"Wahl","given":"David H.","non-dropping-particle":"","parse-names":false,"suffix":""}],"container-title":"Transactions of the American Fisheries Society","id":"ITEM-1","issue":"2","issued":{"date-parts":[["2003"]]},"page":"346-360","title":"The Effects of Growth, Predation, and First-Winter Mortality on Recruitment of Bluegill Cohorts","type":"article-journal","volume":"132"}}],"schema":"https://github.com/citation-style-language/schema/raw/master/csl-citation.json"} </w:instrText>
      </w:r>
      <w:r w:rsidR="00886635" w:rsidRPr="00524172">
        <w:fldChar w:fldCharType="separate"/>
      </w:r>
      <w:r w:rsidR="007954A5" w:rsidRPr="007954A5">
        <w:t>(Santucci &amp; Wahl, 2003)</w:t>
      </w:r>
      <w:r w:rsidR="00886635" w:rsidRPr="00524172">
        <w:fldChar w:fldCharType="end"/>
      </w:r>
      <w:r w:rsidR="00886635" w:rsidRPr="00524172">
        <w:t>.</w:t>
      </w:r>
      <w:r w:rsidR="00004CAC">
        <w:t xml:space="preserve"> </w:t>
      </w:r>
    </w:p>
    <w:p w14:paraId="3B3D06ED" w14:textId="18712E01" w:rsidR="00695B5F" w:rsidRPr="00524172" w:rsidRDefault="004611C7" w:rsidP="00C6515F">
      <w:pPr>
        <w:pStyle w:val="NATESTYLE1CommonCollege"/>
        <w:spacing w:after="240"/>
        <w:ind w:firstLine="720"/>
        <w:jc w:val="both"/>
      </w:pPr>
      <w:r w:rsidRPr="00524172">
        <w:t xml:space="preserve">In this study, </w:t>
      </w:r>
      <w:r w:rsidR="00C449F3" w:rsidRPr="00524172">
        <w:t>I</w:t>
      </w:r>
      <w:r w:rsidR="002F4A19" w:rsidRPr="00524172">
        <w:t xml:space="preserve"> </w:t>
      </w:r>
      <w:r w:rsidR="00C44380" w:rsidRPr="00524172">
        <w:t>quantified juvenile mortality and used a model to</w:t>
      </w:r>
      <w:r w:rsidR="002F4A19" w:rsidRPr="00524172">
        <w:t xml:space="preserve"> </w:t>
      </w:r>
      <w:r w:rsidR="00C449F3" w:rsidRPr="00524172">
        <w:t>understand</w:t>
      </w:r>
      <w:r w:rsidR="007959C3" w:rsidRPr="00524172">
        <w:t xml:space="preserve"> of the effects of</w:t>
      </w:r>
      <w:r w:rsidR="00087B90" w:rsidRPr="00524172">
        <w:t xml:space="preserve"> </w:t>
      </w:r>
      <w:r w:rsidR="001377DB" w:rsidRPr="00524172">
        <w:t xml:space="preserve">natural </w:t>
      </w:r>
      <w:r w:rsidR="00C44380" w:rsidRPr="00524172">
        <w:t xml:space="preserve">season- and size-dependent </w:t>
      </w:r>
      <w:r w:rsidR="00C449F3" w:rsidRPr="00524172">
        <w:t>survival</w:t>
      </w:r>
      <w:r w:rsidR="007959C3" w:rsidRPr="00524172">
        <w:t xml:space="preserve"> </w:t>
      </w:r>
      <w:r w:rsidR="00C44380" w:rsidRPr="00524172">
        <w:t>on population growth of</w:t>
      </w:r>
      <w:r w:rsidR="002F4A19" w:rsidRPr="00524172">
        <w:t xml:space="preserve"> </w:t>
      </w:r>
      <w:r w:rsidR="00C44380" w:rsidRPr="00524172">
        <w:t xml:space="preserve">an </w:t>
      </w:r>
      <w:r w:rsidR="002F4A19" w:rsidRPr="00524172">
        <w:t xml:space="preserve">aquatic gastropod of </w:t>
      </w:r>
      <w:r w:rsidR="00087B90" w:rsidRPr="00524172">
        <w:t xml:space="preserve">conservation </w:t>
      </w:r>
      <w:r w:rsidR="002F4A19" w:rsidRPr="00524172">
        <w:t>concern</w:t>
      </w:r>
      <w:r w:rsidR="007959C3" w:rsidRPr="00524172">
        <w:t>, the Florida Apple Snail (</w:t>
      </w:r>
      <w:r w:rsidR="007959C3" w:rsidRPr="00524172">
        <w:rPr>
          <w:i/>
        </w:rPr>
        <w:t>Pomacea paludosa</w:t>
      </w:r>
      <w:r w:rsidR="007959C3" w:rsidRPr="00524172">
        <w:t>).</w:t>
      </w:r>
      <w:r w:rsidR="00004CAC">
        <w:t xml:space="preserve"> </w:t>
      </w:r>
      <w:r w:rsidR="00087B90" w:rsidRPr="00524172">
        <w:t xml:space="preserve">While measuring survival in the field, </w:t>
      </w:r>
      <w:r w:rsidR="00C449F3" w:rsidRPr="00524172">
        <w:t>I</w:t>
      </w:r>
      <w:r w:rsidR="00087B90" w:rsidRPr="00524172">
        <w:t xml:space="preserve"> i</w:t>
      </w:r>
      <w:r w:rsidR="007959C3" w:rsidRPr="00524172">
        <w:t>dentified</w:t>
      </w:r>
      <w:r w:rsidR="00087B90" w:rsidRPr="00524172">
        <w:t xml:space="preserve"> </w:t>
      </w:r>
      <w:r w:rsidR="00001EBB" w:rsidRPr="00524172">
        <w:t xml:space="preserve">types/sources of </w:t>
      </w:r>
      <w:r w:rsidR="00087B90" w:rsidRPr="00524172">
        <w:t>mortality from tethering remains</w:t>
      </w:r>
      <w:r w:rsidR="00001EBB" w:rsidRPr="00524172">
        <w:t xml:space="preserve"> and used independent </w:t>
      </w:r>
      <w:r w:rsidR="00C44380" w:rsidRPr="00524172">
        <w:t xml:space="preserve">observations </w:t>
      </w:r>
      <w:r w:rsidR="00001EBB" w:rsidRPr="00524172">
        <w:t xml:space="preserve">of predator communities and their diets </w:t>
      </w:r>
      <w:r w:rsidR="00087B90" w:rsidRPr="00524172">
        <w:t xml:space="preserve">to identify key predators </w:t>
      </w:r>
      <w:r w:rsidR="007959C3" w:rsidRPr="00524172">
        <w:t>responsible for seasonal mortality patterns</w:t>
      </w:r>
      <w:r w:rsidR="00087B90" w:rsidRPr="00524172">
        <w:t>.</w:t>
      </w:r>
      <w:r w:rsidR="00004CAC">
        <w:t xml:space="preserve"> </w:t>
      </w:r>
      <w:r w:rsidR="00C449F3" w:rsidRPr="00524172">
        <w:t>My</w:t>
      </w:r>
      <w:r w:rsidR="00001EBB" w:rsidRPr="00524172">
        <w:t xml:space="preserve"> empirical </w:t>
      </w:r>
      <w:r w:rsidR="00C449F3" w:rsidRPr="00524172">
        <w:t>survival</w:t>
      </w:r>
      <w:r w:rsidR="00001EBB" w:rsidRPr="00524172">
        <w:t xml:space="preserve"> measures were then combined with measures of </w:t>
      </w:r>
      <w:r w:rsidR="001377DB" w:rsidRPr="00524172">
        <w:t xml:space="preserve">size and season-dependent </w:t>
      </w:r>
      <w:r w:rsidR="00C449F3" w:rsidRPr="00524172">
        <w:t xml:space="preserve">individual </w:t>
      </w:r>
      <w:r w:rsidR="00001EBB" w:rsidRPr="00524172">
        <w:t xml:space="preserve">growth and </w:t>
      </w:r>
      <w:r w:rsidR="007E04F2" w:rsidRPr="00524172">
        <w:t xml:space="preserve">compared to </w:t>
      </w:r>
      <w:r w:rsidR="007959C3" w:rsidRPr="00524172">
        <w:t xml:space="preserve">conditions </w:t>
      </w:r>
      <w:r w:rsidR="00001EBB" w:rsidRPr="00524172">
        <w:t>producing</w:t>
      </w:r>
      <w:r w:rsidR="007959C3" w:rsidRPr="00524172">
        <w:t xml:space="preserve"> population </w:t>
      </w:r>
      <w:r w:rsidR="00CC0A74" w:rsidRPr="00524172">
        <w:t>increase or decrease.</w:t>
      </w:r>
      <w:r w:rsidR="00004CAC">
        <w:t xml:space="preserve"> </w:t>
      </w:r>
      <w:r w:rsidR="00CC0A74" w:rsidRPr="00524172">
        <w:t>To accomplish this,</w:t>
      </w:r>
      <w:r w:rsidR="007C6E70" w:rsidRPr="00524172">
        <w:t xml:space="preserve"> </w:t>
      </w:r>
      <w:r w:rsidR="00C449F3" w:rsidRPr="00524172">
        <w:t xml:space="preserve">I </w:t>
      </w:r>
      <w:r w:rsidR="00152AF9" w:rsidRPr="00524172">
        <w:t>r</w:t>
      </w:r>
      <w:r w:rsidR="00544B37" w:rsidRPr="00524172">
        <w:t>e-coded</w:t>
      </w:r>
      <w:r w:rsidR="007959C3" w:rsidRPr="00524172">
        <w:t xml:space="preserve"> a </w:t>
      </w:r>
      <w:r w:rsidR="009E46B6" w:rsidRPr="00524172">
        <w:t xml:space="preserve">published </w:t>
      </w:r>
      <w:r w:rsidR="007959C3" w:rsidRPr="00524172">
        <w:t>size</w:t>
      </w:r>
      <w:r w:rsidR="00001EBB" w:rsidRPr="00524172">
        <w:t>-</w:t>
      </w:r>
      <w:r w:rsidR="007959C3" w:rsidRPr="00524172">
        <w:t>structured population model</w:t>
      </w:r>
      <w:r w:rsidR="00721287">
        <w:t xml:space="preserve"> </w:t>
      </w:r>
      <w:r w:rsidR="00C529D3">
        <w:fldChar w:fldCharType="begin" w:fldLock="1"/>
      </w:r>
      <w:r w:rsidR="009E07FF">
        <w:instrText xml:space="preserve"> ADDIN ZOTERO_ITEM CSL_CITATION {"citationID":"U9w0uJwm","properties":{"formattedCitation":"(Darby et al., 2015)","plainCitation":"(Darby et al., 2015)","noteIndex":0},"citationItems":[{"id":"ScWtDa6c/4VmB2T0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00C529D3">
        <w:fldChar w:fldCharType="separate"/>
      </w:r>
      <w:r w:rsidR="007954A5" w:rsidRPr="007954A5">
        <w:t>(Darby et al., 2015)</w:t>
      </w:r>
      <w:r w:rsidR="00C529D3">
        <w:fldChar w:fldCharType="end"/>
      </w:r>
      <w:r w:rsidR="00152AF9" w:rsidRPr="00524172">
        <w:t xml:space="preserve"> </w:t>
      </w:r>
      <w:r w:rsidR="00544B37" w:rsidRPr="00524172">
        <w:t xml:space="preserve">for use in a particular location </w:t>
      </w:r>
      <w:r w:rsidR="00152AF9" w:rsidRPr="00524172">
        <w:t>and</w:t>
      </w:r>
      <w:r w:rsidR="007959C3" w:rsidRPr="00524172">
        <w:t xml:space="preserve"> </w:t>
      </w:r>
      <w:r w:rsidR="00152AF9" w:rsidRPr="00524172">
        <w:t xml:space="preserve">explored the </w:t>
      </w:r>
      <w:r w:rsidR="007959C3" w:rsidRPr="00524172">
        <w:t xml:space="preserve">combinations of snail growth </w:t>
      </w:r>
      <w:r w:rsidR="007959C3" w:rsidRPr="00524172">
        <w:lastRenderedPageBreak/>
        <w:t>and mortality that stop population</w:t>
      </w:r>
      <w:r w:rsidR="00D7774F" w:rsidRPr="00524172">
        <w:t>s from increasing</w:t>
      </w:r>
      <w:r w:rsidR="0099618A" w:rsidRPr="00524172">
        <w:t xml:space="preserve"> under three different depth and temperature regimes affecting reproduction</w:t>
      </w:r>
      <w:r w:rsidR="007959C3" w:rsidRPr="00524172">
        <w:t xml:space="preserve"> (i.e., a zero</w:t>
      </w:r>
      <w:r w:rsidR="00152AF9" w:rsidRPr="00524172">
        <w:t xml:space="preserve"> population-</w:t>
      </w:r>
      <w:r w:rsidR="007959C3" w:rsidRPr="00524172">
        <w:t>growth isocline)</w:t>
      </w:r>
      <w:r w:rsidR="00CC0A74" w:rsidRPr="00524172">
        <w:t>.</w:t>
      </w:r>
      <w:r w:rsidR="00004CAC">
        <w:t xml:space="preserve"> </w:t>
      </w:r>
      <w:r w:rsidR="0099618A" w:rsidRPr="00524172">
        <w:t>I</w:t>
      </w:r>
      <w:r w:rsidR="00CC0A74" w:rsidRPr="00524172">
        <w:t xml:space="preserve"> then </w:t>
      </w:r>
      <w:r w:rsidR="0099618A" w:rsidRPr="00524172">
        <w:t>compared</w:t>
      </w:r>
      <w:r w:rsidR="00CC0A74" w:rsidRPr="00524172">
        <w:t xml:space="preserve"> </w:t>
      </w:r>
      <w:r w:rsidR="0099618A" w:rsidRPr="00524172">
        <w:t>my</w:t>
      </w:r>
      <w:r w:rsidR="00CC0A74" w:rsidRPr="00524172">
        <w:t xml:space="preserve"> empirical measures</w:t>
      </w:r>
      <w:r w:rsidR="0099618A" w:rsidRPr="00524172">
        <w:t xml:space="preserve"> of survival from two seasons with and without natural predators combined with two seasons of </w:t>
      </w:r>
      <w:r w:rsidR="007D04D5" w:rsidRPr="00524172">
        <w:t>individual</w:t>
      </w:r>
      <w:r w:rsidR="00944415" w:rsidRPr="00524172">
        <w:t xml:space="preserve"> growth</w:t>
      </w:r>
      <w:r w:rsidR="0099618A" w:rsidRPr="00524172">
        <w:t xml:space="preserve"> to the isoclines</w:t>
      </w:r>
      <w:r w:rsidR="007D04D5" w:rsidRPr="00524172">
        <w:t xml:space="preserve"> </w:t>
      </w:r>
      <w:r w:rsidR="007959C3" w:rsidRPr="00524172">
        <w:t>in state space</w:t>
      </w:r>
      <w:r w:rsidR="00001EBB" w:rsidRPr="00524172">
        <w:t xml:space="preserve">. </w:t>
      </w:r>
    </w:p>
    <w:p w14:paraId="0F60B768" w14:textId="25344644"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12F34B6E" w:rsidR="00695B5F" w:rsidRPr="00524172" w:rsidRDefault="00944415" w:rsidP="00C6515F">
      <w:pPr>
        <w:pStyle w:val="NATESTYLE1CommonCollege"/>
        <w:spacing w:after="240"/>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DA4B13" w:rsidRPr="00524172">
        <w:fldChar w:fldCharType="begin" w:fldLock="1"/>
      </w:r>
      <w:r w:rsidR="009E07FF">
        <w:instrText xml:space="preserve"> ADDIN ZOTERO_ITEM CSL_CITATION {"citationID":"jiu52jqW","properties":{"formattedCitation":"(Richardson, 2010)","plainCitation":"(Richardson, 2010)","noteIndex":0},"citationItems":[{"id":"ScWtDa6c/1hWWCS3c","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152AF9" w:rsidRPr="00524172">
        <w:t>(</w:t>
      </w:r>
      <w:r w:rsidR="00FD2148" w:rsidRPr="00524172">
        <w:fldChar w:fldCharType="begin" w:fldLock="1"/>
      </w:r>
      <w:r w:rsidR="009E07FF">
        <w:instrText xml:space="preserve"> ADDIN ZOTERO_ITEM CSL_CITATION {"citationID":"Ee526Lf7","properties":{"formattedCitation":"(Gaiser et al., 2012)","plainCitation":"(Gaiser et al., 2012)","noteIndex":0},"citationItems":[{"id":"ScWtDa6c/cwgW7P5r","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7954A5" w:rsidRPr="007954A5">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9E07FF">
        <w:instrText xml:space="preserve"> ADDIN ZOTERO_ITEM CSL_CITATION {"citationID":"TMEDJYkg","properties":{"formattedCitation":"(Sklar et al., 2005)","plainCitation":"(Sklar et al., 2005)","noteIndex":0},"citationItems":[{"id":"ScWtDa6c/eCfwTFL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B167F5" w:rsidRPr="00524172">
        <w:fldChar w:fldCharType="begin" w:fldLock="1"/>
      </w:r>
      <w:r w:rsidR="009E07FF">
        <w:instrText xml:space="preserve"> ADDIN ZOTERO_ITEM CSL_CITATION {"citationID":"hR1P7KXk","properties":{"formattedCitation":"(McVoy et al., 2011)","plainCitation":"(McVoy et al., 2011)","noteIndex":0},"citationItems":[{"id":"ScWtDa6c/wF0OgG6d","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7954A5" w:rsidRPr="007954A5">
        <w:t>(McVoy et al., 2011)</w:t>
      </w:r>
      <w:r w:rsidR="00B167F5" w:rsidRPr="00524172">
        <w:fldChar w:fldCharType="end"/>
      </w:r>
      <w:r w:rsidR="008168D9" w:rsidRPr="00524172">
        <w:t>,</w:t>
      </w:r>
      <w:r w:rsidR="00DA4B13" w:rsidRPr="00524172">
        <w:t xml:space="preserve"> but now covers ~44%</w:t>
      </w:r>
      <w:r w:rsidR="00DA4B13" w:rsidRPr="00524172">
        <w:fldChar w:fldCharType="begin" w:fldLock="1"/>
      </w:r>
      <w:r w:rsidR="009E07FF">
        <w:instrText xml:space="preserve"> ADDIN ZOTERO_ITEM CSL_CITATION {"citationID":"YyQU902S","properties":{"formattedCitation":"(Richardson, 2010)","plainCitation":"(Richardson, 2010)","noteIndex":0},"citationItems":[{"id":"ScWtDa6c/1hWWCS3c","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37821">
        <w:fldChar w:fldCharType="begin" w:fldLock="1"/>
      </w:r>
      <w:r w:rsidR="009E07FF">
        <w:instrText xml:space="preserve"> ADDIN ZOTERO_ITEM CSL_CITATION {"citationID":"y4FaJhpt","properties":{"formattedCitation":"(Zweig &amp; Kitchens, 2008)","plainCitation":"(Zweig &amp; Kitchens, 2008)","noteIndex":0},"citationItems":[{"id":"ScWtDa6c/Fv5Mwd8M","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7954A5" w:rsidRPr="007954A5">
        <w:t>(Zweig &amp; Kitchens, 2008)</w:t>
      </w:r>
      <w:r w:rsidR="00337821">
        <w:fldChar w:fldCharType="end"/>
      </w:r>
      <w:r w:rsidR="00DA0E8C" w:rsidRPr="00524172">
        <w:t xml:space="preserve">. </w:t>
      </w:r>
      <w:r w:rsidR="00CC2708" w:rsidRPr="00524172">
        <w:t>Ongoing hydro-</w:t>
      </w:r>
      <w:r w:rsidR="00CC2708" w:rsidRPr="00524172">
        <w:lastRenderedPageBreak/>
        <w:t>restoration of the Everglades ecosystem aims to partly restore hydro-patterns to improve conditions for wildlife.</w:t>
      </w:r>
      <w:r w:rsidR="00CC2708" w:rsidRPr="00524172">
        <w:rPr>
          <w:rStyle w:val="CommentReference"/>
          <w:sz w:val="24"/>
          <w:szCs w:val="24"/>
        </w:rPr>
        <w:t xml:space="preserve"> </w:t>
      </w:r>
    </w:p>
    <w:p w14:paraId="627E9B11" w14:textId="62EDFB0E" w:rsidR="00695B5F" w:rsidRPr="00524172" w:rsidRDefault="00944415" w:rsidP="00C6515F">
      <w:pPr>
        <w:pStyle w:val="NATESTYLE1CommonCollege"/>
        <w:spacing w:after="120"/>
        <w:ind w:firstLine="720"/>
        <w:jc w:val="both"/>
      </w:pPr>
      <w:r w:rsidRPr="00524172">
        <w:t>The Florida Apple Snail (</w:t>
      </w:r>
      <w:r w:rsidRPr="00524172">
        <w:rPr>
          <w:i/>
          <w:iCs/>
        </w:rPr>
        <w:t>Pomacea paludosa</w:t>
      </w:r>
      <w:r w:rsidRPr="00524172">
        <w:t>) is a species of conservation concern for Everglade’s restoration and management</w:t>
      </w:r>
      <w:r w:rsidR="003016A5" w:rsidRPr="00524172">
        <w:t>.</w:t>
      </w:r>
      <w:r w:rsidR="00004CAC">
        <w:t xml:space="preserve"> </w:t>
      </w:r>
      <w:r w:rsidR="003016A5" w:rsidRPr="00524172">
        <w:t>The federally endangered Florida Snail Kite (</w:t>
      </w:r>
      <w:r w:rsidR="003016A5" w:rsidRPr="00524172">
        <w:rPr>
          <w:i/>
          <w:iCs/>
        </w:rPr>
        <w:t>Rostrhamus sociabilis</w:t>
      </w:r>
      <w:r w:rsidR="003016A5" w:rsidRPr="00524172">
        <w:t>) forages almost exclusively on adult apple snails</w:t>
      </w:r>
      <w:r w:rsidR="00337821">
        <w:fldChar w:fldCharType="begin" w:fldLock="1"/>
      </w:r>
      <w:r w:rsidR="009E07FF">
        <w:instrText xml:space="preserve"> ADDIN ZOTERO_ITEM CSL_CITATION {"citationID":"TCp5WuUi","properties":{"formattedCitation":"(Cattau et al., 2010)","plainCitation":"(Cattau et al., 2010)","noteIndex":0},"citationItems":[{"id":"ScWtDa6c/zuzUY1U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7954A5" w:rsidRPr="007954A5">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9E07FF">
        <w:instrText xml:space="preserve"> ADDIN ZOTERO_ITEM CSL_CITATION {"citationID":"ww7ewotj","properties":{"formattedCitation":"(Cattau et al., 2014)","plainCitation":"(Cattau et al., 2014)","noteIndex":0},"citationItems":[{"id":"ScWtDa6c/V6rKxA9U","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7954A5" w:rsidRPr="007954A5">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9E07FF">
        <w:instrText xml:space="preserve"> ADDIN ZOTERO_ITEM CSL_CITATION {"citationID":"JKVCpkfq","properties":{"formattedCitation":"(Hayes et al., 2009)","plainCitation":"(Hayes et al., 2009)","noteIndex":0},"citationItems":[{"id":"ScWtDa6c/wuianzxF","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7954A5" w:rsidRPr="007954A5">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9E07FF">
        <w:instrText xml:space="preserve"> ADDIN ZOTERO_ITEM CSL_CITATION {"citationID":"6r1ZGhDv","properties":{"formattedCitation":"(Darby et al., 1999, 2003; Hanning, 1979)","plainCitation":"(Darby et al., 1999, 2003; Hanning, 1979)","noteIndex":0},"citationItems":[{"id":"ScWtDa6c/Q3JfW8Cv","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ScWtDa6c/LXjATlZF","uris":["http://www.mendeley.com/documents/?uuid=c0025a0d-f53c-41a4-a8aa-2cc6b55cdd6c"],"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2","issue":"2","issued":{"date-parts":[["1999"]]},"page":"195-208","title":"A comparison of sampling techniques for quantifying abundance of the Florida apple snail (Pomacea paludosa Say)","type":"article-journal","volume":"65"}},{"id":"ScWtDa6c/vi7vjMdg","uris":["http://www.mendeley.com/documents/?uuid=2abcf673-4e60-4530-ba23-e4270643809e"],"itemData":{"author":[{"dropping-particle":"","family":"Darby","given":"Philip C.","non-dropping-particle":"","parse-names":false,"suffix":""},{"dropping-particle":"","family":"Valentine-Darby","given":"Patricia L.","non-dropping-particle":"","parse-names":false,"suffix":""},{"dropping-particle":"","family":"Percival","given":"H. Franklin","non-dropping-particle":"","parse-names":false,"suffix":""}],"container-title":"Malacologia","id":"ITEM-3","issue":"1","issued":{"date-parts":[["2003"]]},"page":"179-184","title":"Dry Season Survival in a Florida Apple Snail (Pomacea Paludosa Say) Population","type":"article-journal","volume":"45"}}],"schema":"https://github.com/citation-style-language/schema/raw/master/csl-citation.json"} </w:instrText>
      </w:r>
      <w:r w:rsidR="00337821">
        <w:fldChar w:fldCharType="separate"/>
      </w:r>
      <w:r w:rsidR="007954A5" w:rsidRPr="007954A5">
        <w:t>(Darby et al., 1999, 2003; 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9E07FF">
        <w:instrText xml:space="preserve"> ADDIN ZOTERO_ITEM CSL_CITATION {"citationID":"Y29kznib","properties":{"formattedCitation":"(Hanning, 1979; O\\uc0\\u8217{}Hare, 2010)","plainCitation":"(Hanning, 1979; O’Hare, 2010)","noteIndex":0},"citationItems":[{"id":"ScWtDa6c/Q3JfW8Cv","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ScWtDa6c/sOkkr2eb","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7954A5" w:rsidRPr="007954A5">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337821">
        <w:t>)</w:t>
      </w:r>
      <w:r w:rsidR="00337821">
        <w:fldChar w:fldCharType="begin" w:fldLock="1"/>
      </w:r>
      <w:r w:rsidR="009E07FF">
        <w:instrText xml:space="preserve"> ADDIN ZOTERO_ITEM CSL_CITATION {"citationID":"kvUVspzO","properties":{"formattedCitation":"(Darby et al., 2008; Hanning, 1979)","plainCitation":"(Darby et al., 2008; Hanning, 1979)","noteIndex":0},"citationItems":[{"id":"ScWtDa6c/Q3JfW8Cv","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ScWtDa6c/L4aOIUxz","uris":["http://www.mendeley.com/documents/?uuid=fe501028-c960-4505-bb71-4558da977dcb"],"itemData":{"DOI":"10.1672/07-115.1","ISSN":"02775212","abstract":"Florida apple snails (Pomacea paludosa Say) are prey for several wetland-dependent predators, most notably for the endangered Florida snail kite (Rostrhamus sociabilis Vieillot). Management concerns for kites have been raised regarding the impacts of wetland dry downs on snails, but little data exists to validate these concerns. We simulated drying events in experimental tanks, where we observed that snail survival patterns, regardless of hydrology, were driven by a post-reproductive die off. In contrast to earlier reports of little to no dry down tolerance, we found that 70% of pre-reproductive adult-sized snails survived a 12-week dry down. Smaller size classes of snails exhibited significantly lower survival rates (&lt; 50% after eight weeks dry). Field surveys showed that 77% of egg production occurs in April-June. Our hydrologic analyses of six peninsular Florida wetlands showed that most dry downs overlapped a portion of the peak snail breeding season, and 70% of dry downs were ≤ 12 weeks in duration. Dry down timing can affect recruitment by truncating annual egg production and stranding juveniles. Dry down survival rates and seasonal patterns of egg cluster production helped define a range of hydrologic conditions that support robust apple snail populations, and illustrate why multiple characteristics of dry down events should be considered in developing target hydrologic regimes for wetland fauna. © 2008, The Society of Wetland Scientists.","author":[{"dropping-particle":"","family":"Darby","given":"Philip C.","non-dropping-particle":"","parse-names":false,"suffix":""},{"dropping-particle":"","family":"Bennetts","given":"Robert E.","non-dropping-particle":"","parse-names":false,"suffix":""},{"dropping-particle":"","family":"Percival","given":"H. Franklin","non-dropping-particle":"","parse-names":false,"suffix":""}],"container-title":"Wetlands","id":"ITEM-2","issue":"1","issued":{"date-parts":[["2008"]]},"page":"204-214","title":"Dry down impacts on apple snail (Pomacea paludosa) demography: Implications for wetland water management","type":"article-journal","volume":"28"}}],"schema":"https://github.com/citation-style-language/schema/raw/master/csl-citation.json"} </w:instrText>
      </w:r>
      <w:r w:rsidR="00337821">
        <w:fldChar w:fldCharType="separate"/>
      </w:r>
      <w:r w:rsidR="007954A5" w:rsidRPr="007954A5">
        <w:t>(Darby et al., 2008;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9E07FF">
        <w:instrText xml:space="preserve"> ADDIN ZOTERO_ITEM CSL_CITATION {"citationID":"qwEjlVQU","properties":{"formattedCitation":"(Gutierre et al., 2019)","plainCitation":"(Gutierre et al., 2019)","noteIndex":0},"citationItems":[{"id":"ScWtDa6c/PHVVA5DV","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7954A5" w:rsidRPr="007954A5">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9E07FF">
        <w:instrText xml:space="preserve"> ADDIN ZOTERO_ITEM CSL_CITATION {"citationID":"g1KlSFz8","properties":{"formattedCitation":"(Cattau et al., 2010; Darby et al., 1999; Gutierre et al., 2019)","plainCitation":"(Cattau et al., 2010; Darby et al., 1999; Gutierre et al., 2019)","noteIndex":0},"citationItems":[{"id":"ScWtDa6c/LXjATlZF","uris":["http://www.mendeley.com/documents/?uuid=c0025a0d-f53c-41a4-a8aa-2cc6b55cdd6c"],"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id":"ScWtDa6c/PHVVA5DV","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ScWtDa6c/zuzUY1US","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7954A5" w:rsidRPr="007954A5">
        <w:t>(Cattau et al., 2010; Darby et al., 1999; Gutierre et al., 2019)</w:t>
      </w:r>
      <w:r w:rsidR="00AF5F08" w:rsidRPr="00524172">
        <w:fldChar w:fldCharType="end"/>
      </w:r>
      <w:r w:rsidR="00AF5F08" w:rsidRPr="00524172">
        <w:t>.</w:t>
      </w:r>
    </w:p>
    <w:p w14:paraId="47C51A4C" w14:textId="3B3636E6" w:rsidR="00695B5F" w:rsidRPr="00524172" w:rsidRDefault="00866A71" w:rsidP="00C6515F">
      <w:pPr>
        <w:pStyle w:val="NATESTYLE1CommonCollege"/>
        <w:spacing w:after="120"/>
        <w:ind w:firstLine="720"/>
        <w:jc w:val="both"/>
      </w:pPr>
      <w:r w:rsidRPr="00524172">
        <w:lastRenderedPageBreak/>
        <w:t>The Florida Apple Snail</w:t>
      </w:r>
      <w:r w:rsidR="00944415" w:rsidRPr="00524172">
        <w:t xml:space="preserve"> experienc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 limpkins (</w:t>
      </w:r>
      <w:r w:rsidR="00944415" w:rsidRPr="00524172">
        <w:rPr>
          <w:i/>
          <w:iCs/>
        </w:rPr>
        <w:t>Aramus guarauna</w:t>
      </w:r>
      <w:r w:rsidR="00944415" w:rsidRPr="00524172">
        <w:t>), and soft-shell turtles (</w:t>
      </w:r>
      <w:r w:rsidR="00944415" w:rsidRPr="00524172">
        <w:rPr>
          <w:i/>
          <w:iCs/>
        </w:rPr>
        <w:t>Trionyx ferox</w:t>
      </w:r>
      <w:r w:rsidR="00337821">
        <w:t>)</w:t>
      </w:r>
      <w:r w:rsidR="00721287">
        <w:t xml:space="preserve"> </w:t>
      </w:r>
      <w:r w:rsidR="001C6E9D">
        <w:rPr>
          <w:i/>
          <w:iCs/>
        </w:rPr>
        <w:fldChar w:fldCharType="begin" w:fldLock="1"/>
      </w:r>
      <w:r w:rsidR="009E07FF">
        <w:rPr>
          <w:i/>
          <w:iCs/>
        </w:rPr>
        <w:instrText xml:space="preserve"> ADDIN ZOTERO_ITEM CSL_CITATION {"citationID":"54ibfVkn","properties":{"formattedCitation":"(Dalrymple, 1977; Snyder &amp; Snyder, 1971)","plainCitation":"(Dalrymple, 1977; Snyder &amp; Snyder, 1971)","noteIndex":0},"citationItems":[{"id":"ScWtDa6c/cSI3W4k9","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ScWtDa6c/7y7vCTmg","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7954A5" w:rsidRPr="007954A5">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D95A86">
        <w:fldChar w:fldCharType="begin" w:fldLock="1"/>
      </w:r>
      <w:r w:rsidR="009E07FF">
        <w:instrText xml:space="preserve"> ADDIN ZOTERO_ITEM CSL_CITATION {"citationID":"IbhEAdJs","properties":{"formattedCitation":"(Dorn &amp; Hafsadi, 2016; Valentine-Darby et al., 2015)","plainCitation":"(Dorn &amp; Hafsadi, 2016; 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ScWtDa6c/HEresT5K","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Dorn &amp; Hafsadi, 2016; Valentine-Darby et al., 2015)</w:t>
      </w:r>
      <w:r w:rsidR="00D95A86">
        <w:fldChar w:fldCharType="end"/>
      </w:r>
      <w:r w:rsidR="00944415" w:rsidRPr="00524172">
        <w:t xml:space="preserve"> (</w:t>
      </w:r>
      <w:r w:rsidR="00944415" w:rsidRPr="00524172">
        <w:rPr>
          <w:i/>
        </w:rPr>
        <w:t>Procambarus</w:t>
      </w:r>
      <w:r w:rsidR="00944415" w:rsidRPr="00524172">
        <w:t xml:space="preserve"> spp.), Redear Sunfish</w:t>
      </w:r>
      <w:r w:rsidR="00721287">
        <w:t xml:space="preserve"> </w:t>
      </w:r>
      <w:r w:rsidR="00D95A86">
        <w:rPr>
          <w:i/>
        </w:rPr>
        <w:fldChar w:fldCharType="begin" w:fldLock="1"/>
      </w:r>
      <w:r w:rsidR="009E07FF">
        <w:rPr>
          <w:i/>
        </w:rPr>
        <w:instrText xml:space="preserve"> ADDIN ZOTERO_ITEM CSL_CITATION {"citationID":"u30QX2SH","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Valentine-Darby et al., 2015)</w:t>
      </w:r>
      <w:r w:rsidR="00D95A86">
        <w:rPr>
          <w:i/>
        </w:rPr>
        <w:fldChar w:fldCharType="end"/>
      </w:r>
      <w:r w:rsidR="00944415" w:rsidRPr="00524172">
        <w:t xml:space="preserve"> (</w:t>
      </w:r>
      <w:r w:rsidR="00944415" w:rsidRPr="00524172">
        <w:rPr>
          <w:i/>
        </w:rPr>
        <w:t>Lepomis microlophus</w:t>
      </w:r>
      <w:r w:rsidR="00944415" w:rsidRPr="00524172">
        <w:t>), Mayan Cichlid</w:t>
      </w:r>
      <w:r w:rsidR="00D95A86">
        <w:rPr>
          <w:i/>
          <w:iCs/>
        </w:rPr>
        <w:fldChar w:fldCharType="begin" w:fldLock="1"/>
      </w:r>
      <w:r w:rsidR="009E07FF">
        <w:rPr>
          <w:i/>
          <w:iCs/>
        </w:rPr>
        <w:instrText xml:space="preserve"> ADDIN ZOTERO_ITEM CSL_CITATION {"citationID":"WHZZs9mv","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Valentine-Darby et al., 2015)</w:t>
      </w:r>
      <w:r w:rsidR="00D95A86">
        <w:rPr>
          <w:i/>
          <w:iCs/>
        </w:rPr>
        <w:fldChar w:fldCharType="end"/>
      </w:r>
      <w:r w:rsidR="00944415" w:rsidRPr="00524172">
        <w:t xml:space="preserve"> (</w:t>
      </w:r>
      <w:r w:rsidR="00944415" w:rsidRPr="00524172">
        <w:rPr>
          <w:i/>
          <w:iCs/>
        </w:rPr>
        <w:t>Mayaheros urophthalmus</w:t>
      </w:r>
      <w:r w:rsidR="00944415" w:rsidRPr="00524172">
        <w:t>),</w:t>
      </w:r>
      <w:r w:rsidR="00F504BD" w:rsidRPr="00524172">
        <w:t xml:space="preserve"> African Jewelfish</w:t>
      </w:r>
      <w:r w:rsidR="00721287">
        <w:t xml:space="preserve"> </w:t>
      </w:r>
      <w:r w:rsidR="00D95A86">
        <w:rPr>
          <w:i/>
          <w:iCs/>
        </w:rPr>
        <w:fldChar w:fldCharType="begin" w:fldLock="1"/>
      </w:r>
      <w:r w:rsidR="009E07FF">
        <w:rPr>
          <w:i/>
          <w:iCs/>
        </w:rPr>
        <w:instrText xml:space="preserve"> ADDIN ZOTERO_ITEM CSL_CITATION {"citationID":"Gzilzpba","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D95A86">
        <w:rPr>
          <w:i/>
          <w:iCs/>
        </w:rPr>
        <w:fldChar w:fldCharType="begin" w:fldLock="1"/>
      </w:r>
      <w:r w:rsidR="009E07FF">
        <w:rPr>
          <w:i/>
          <w:iCs/>
        </w:rPr>
        <w:instrText xml:space="preserve"> ADDIN ZOTERO_ITEM CSL_CITATION {"citationID":"TorTqED7","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Valentine-Darby et al., 2015)</w:t>
      </w:r>
      <w:r w:rsidR="00D95A86">
        <w:rPr>
          <w:i/>
          <w:iCs/>
        </w:rPr>
        <w:fldChar w:fldCharType="end"/>
      </w:r>
      <w:r w:rsidR="00944415" w:rsidRPr="00524172">
        <w:t xml:space="preserve"> (</w:t>
      </w:r>
      <w:r w:rsidR="00944415" w:rsidRPr="00524172">
        <w:rPr>
          <w:i/>
          <w:iCs/>
        </w:rPr>
        <w:t>Fundulus seminolis</w:t>
      </w:r>
      <w:r w:rsidR="00944415" w:rsidRPr="00524172">
        <w:t>), Bluegill</w:t>
      </w:r>
      <w:r w:rsidR="00D95A86">
        <w:rPr>
          <w:i/>
          <w:iCs/>
        </w:rPr>
        <w:fldChar w:fldCharType="begin" w:fldLock="1"/>
      </w:r>
      <w:r w:rsidR="009E07FF">
        <w:rPr>
          <w:i/>
          <w:iCs/>
        </w:rPr>
        <w:instrText xml:space="preserve"> ADDIN ZOTERO_ITEM CSL_CITATION {"citationID":"lRlwM8Hc","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Valentine-Darby et al., 2015)</w:t>
      </w:r>
      <w:r w:rsidR="00D95A86">
        <w:rPr>
          <w:i/>
          <w:iCs/>
        </w:rPr>
        <w:fldChar w:fldCharType="end"/>
      </w:r>
      <w:r w:rsidR="00944415" w:rsidRPr="00524172">
        <w:t xml:space="preserve"> (</w:t>
      </w:r>
      <w:r w:rsidR="00944415" w:rsidRPr="00524172">
        <w:rPr>
          <w:i/>
          <w:iCs/>
        </w:rPr>
        <w:t>Lepomis macrochirus</w:t>
      </w:r>
      <w:r w:rsidR="00944415" w:rsidRPr="00524172">
        <w:t>), Greater Siren</w:t>
      </w:r>
      <w:r w:rsidR="00D95A86">
        <w:fldChar w:fldCharType="begin" w:fldLock="1"/>
      </w:r>
      <w:r w:rsidR="009E07FF">
        <w:instrText xml:space="preserve"> ADDIN ZOTERO_ITEM CSL_CITATION {"citationID":"1vdTn4O4","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Valentine-Darby et al., 2015)</w:t>
      </w:r>
      <w:r w:rsidR="00D95A86">
        <w:fldChar w:fldCharType="end"/>
      </w:r>
      <w:r w:rsidR="00944415" w:rsidRPr="00524172">
        <w:t xml:space="preserve"> (</w:t>
      </w:r>
      <w:r w:rsidR="00944415" w:rsidRPr="00524172">
        <w:rPr>
          <w:i/>
          <w:iCs/>
        </w:rPr>
        <w:t>Siren lacertina</w:t>
      </w:r>
      <w:r w:rsidR="00944415" w:rsidRPr="00524172">
        <w:t>), and Turtles</w:t>
      </w:r>
      <w:r w:rsidR="00D95A86">
        <w:fldChar w:fldCharType="begin" w:fldLock="1"/>
      </w:r>
      <w:r w:rsidR="009E07FF">
        <w:instrText xml:space="preserve"> ADDIN ZOTERO_ITEM CSL_CITATION {"citationID":"T5or34wX","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Valentine-Darby et al., 2015)</w:t>
      </w:r>
      <w:r w:rsidR="00D95A86">
        <w:fldChar w:fldCharType="end"/>
      </w:r>
      <w:r w:rsidR="00944415" w:rsidRPr="00524172">
        <w:t xml:space="preserve"> </w:t>
      </w:r>
      <w:r w:rsidR="00D95A86">
        <w:t>(</w:t>
      </w:r>
      <w:r w:rsidR="00D95A86" w:rsidRPr="00524172">
        <w:rPr>
          <w:i/>
          <w:iCs/>
          <w:noProof/>
          <w:shd w:val="clear" w:color="auto" w:fill="FFFFFF"/>
        </w:rPr>
        <w:t>Kinosternon bauri</w:t>
      </w:r>
      <w:r w:rsidR="00D95A86" w:rsidRPr="00524172">
        <w:rPr>
          <w:noProof/>
        </w:rPr>
        <w:t xml:space="preserve"> &amp; </w:t>
      </w:r>
      <w:r w:rsidR="00D95A86" w:rsidRPr="00524172">
        <w:rPr>
          <w:i/>
          <w:iCs/>
          <w:noProof/>
          <w:shd w:val="clear" w:color="auto" w:fill="FFFFFF"/>
        </w:rPr>
        <w:t>Sternotherus odoratus</w:t>
      </w:r>
      <w:r w:rsidR="00D95A86">
        <w:rPr>
          <w:noProof/>
          <w:shd w:val="clear" w:color="auto" w:fill="FFFFFF"/>
        </w:rPr>
        <w:t>)</w:t>
      </w:r>
      <w:r w:rsidR="00944415" w:rsidRPr="00524172">
        <w:fldChar w:fldCharType="begin" w:fldLock="1"/>
      </w:r>
      <w:r w:rsidR="009E07FF">
        <w:instrText xml:space="preserve"> ADDIN ZOTERO_ITEM CSL_CITATION {"citationID":"ApBE8Wcn","properties":{"formattedCitation":"(Valentine-Darby et al., 2015)","plainCitation":"(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944415" w:rsidRPr="00524172">
        <w:fldChar w:fldCharType="separate"/>
      </w:r>
      <w:r w:rsidR="007954A5" w:rsidRPr="007954A5">
        <w:t>(Valentine-Darby et al., 2015)</w:t>
      </w:r>
      <w:r w:rsidR="00944415" w:rsidRPr="00524172">
        <w:fldChar w:fldCharType="end"/>
      </w:r>
      <w:r w:rsidR="00944415" w:rsidRPr="00524172">
        <w:t>.</w:t>
      </w:r>
      <w:r w:rsidR="00973149" w:rsidRPr="00524172">
        <w:t xml:space="preserve"> Giant water bugs (Belostomatidae)</w:t>
      </w:r>
      <w:r w:rsidR="00AB0947" w:rsidRPr="00524172">
        <w:t xml:space="preserve"> are known gastropod predators and</w:t>
      </w:r>
      <w:r w:rsidR="00973149" w:rsidRPr="00524172">
        <w:t xml:space="preserve"> may be important predators of juvenile sizes but have not been investigated</w:t>
      </w:r>
      <w:r w:rsidR="001A7550" w:rsidRPr="00524172">
        <w:fldChar w:fldCharType="begin" w:fldLock="1"/>
      </w:r>
      <w:r w:rsidR="009E07FF">
        <w:instrText xml:space="preserve"> ADDIN ZOTERO_ITEM CSL_CITATION {"citationID":"F4IvHqiy","properties":{"formattedCitation":"(Kesler &amp; Munns, 1989)","plainCitation":"(Kesler &amp; Munns, 1989)","noteIndex":0},"citationItems":[{"id":"ScWtDa6c/BDZD3Z3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2F58C4" w:rsidRPr="00524172">
        <w:fldChar w:fldCharType="begin" w:fldLock="1"/>
      </w:r>
      <w:r w:rsidR="009E07FF">
        <w:instrText xml:space="preserve"> ADDIN ZOTERO_ITEM CSL_CITATION {"citationID":"RsPGoZhj","properties":{"formattedCitation":"(Davidson &amp; Dorn, 2018)","plainCitation":"(Davidson &amp; Dorn, 2018)","noteIndex":0},"citationItems":[{"id":"ScWtDa6c/ORwzxawY","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29728A" w:rsidRPr="0029728A">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p>
    <w:p w14:paraId="1103D7A4" w14:textId="57CCDEE9" w:rsidR="00695B5F" w:rsidRPr="00695B5F" w:rsidRDefault="004472A5" w:rsidP="00C6515F">
      <w:pPr>
        <w:pStyle w:val="Heading2"/>
      </w:pPr>
      <w:bookmarkStart w:id="1" w:name="_Toc92806946"/>
      <w:bookmarkEnd w:id="0"/>
      <w:r w:rsidRPr="00524172">
        <w:t>Tethering Experiments</w:t>
      </w:r>
      <w:bookmarkEnd w:id="1"/>
    </w:p>
    <w:p w14:paraId="1BEDA1E3" w14:textId="2316A5D0" w:rsidR="00C6515F" w:rsidRDefault="004472A5" w:rsidP="00C6515F">
      <w:pPr>
        <w:pStyle w:val="NATESTYLE1CommonCollege"/>
        <w:jc w:val="both"/>
      </w:pPr>
      <w:bookmarkStart w:id="2"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n LILA</w:t>
      </w:r>
      <w:r w:rsidR="00721287">
        <w:t xml:space="preserve"> </w:t>
      </w:r>
      <w:r w:rsidRPr="00524172">
        <w:fldChar w:fldCharType="begin" w:fldLock="1"/>
      </w:r>
      <w:r w:rsidR="009E07FF">
        <w:instrText xml:space="preserve"> ADDIN ZOTERO_ITEM CSL_CITATION {"citationID":"SqlU6PzH","properties":{"formattedCitation":"(Darby et al., 1999; Drumheller et al., 2022; Gutierre et al., 2019)","plainCitation":"(Darby et al., 1999; Drumheller et al., 2022; Gutierre et al., 2019)","noteIndex":0},"citationItems":[{"id":"ScWtDa6c/LXjATlZF","uris":["http://www.mendeley.com/documents/?uuid=c0025a0d-f53c-41a4-a8aa-2cc6b55cdd6c"],"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id":"ScWtDa6c/Myu0OQFk","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ScWtDa6c/PHVVA5DV","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7954A5" w:rsidRPr="007954A5">
        <w:t>(Darby et al., 1999; Drumheller et al., 2022; Gutierre et al., 2019)</w:t>
      </w:r>
      <w:r w:rsidRPr="00524172">
        <w:fldChar w:fldCharType="end"/>
      </w:r>
      <w:r w:rsidRPr="00524172">
        <w:t>.</w:t>
      </w:r>
      <w:r w:rsidR="00004CAC">
        <w:t xml:space="preserve"> </w:t>
      </w:r>
      <w:r w:rsidRPr="00524172">
        <w:t xml:space="preserve">Size-dependent survival for juvenile snails was measured by tethering snails of varying sizes in the wetland overnight. Tethering is an experimental method to measure survival and has shown to inflate true mortality estimates for </w:t>
      </w:r>
      <w:r w:rsidRPr="00524172">
        <w:lastRenderedPageBreak/>
        <w:t>highly mobile species by limiting antipredator behaviors</w:t>
      </w:r>
      <w:r w:rsidR="00721287">
        <w:t xml:space="preserve"> </w:t>
      </w:r>
      <w:r w:rsidRPr="00524172">
        <w:fldChar w:fldCharType="begin" w:fldLock="1"/>
      </w:r>
      <w:r w:rsidR="009E07FF">
        <w:instrText xml:space="preserve"> ADDIN ZOTERO_ITEM CSL_CITATION {"citationID":"tnZRIwCC","properties":{"formattedCitation":"(Baker &amp; Waltham, 2020)","plainCitation":"(Baker &amp; Waltham, 2020)","noteIndex":0},"citationItems":[{"id":"ScWtDa6c/9CvFHuLD","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7954A5" w:rsidRPr="007954A5">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9E07FF">
        <w:instrText xml:space="preserve"> ADDIN ZOTERO_ITEM CSL_CITATION {"citationID":"T39JLx9x","properties":{"formattedCitation":"(Rochette &amp; Dill, 2000; Ruehl &amp; Trexler, 2015)","plainCitation":"(Rochette &amp; Dill, 2000; Ruehl &amp; Trexler, 2015)","noteIndex":0},"citationItems":[{"id":"ScWtDa6c/RWhNQlZq","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9E07FF">
        <w:rPr>
          <w:rFonts w:ascii="Cambria Math" w:hAnsi="Cambria Math" w:cs="Cambria Math"/>
        </w:rPr>
        <w:instrText>≃</w:instrText>
      </w:r>
      <w:r w:rsidR="009E07FF">
        <w:instrText xml:space="preserve"> 1 m) than when tethered where they were most common (</w:instrText>
      </w:r>
      <w:r w:rsidR="009E07FF">
        <w:rPr>
          <w:rFonts w:ascii="Cambria Math" w:hAnsi="Cambria Math" w:cs="Cambria Math"/>
        </w:rPr>
        <w:instrText>≃</w:instrText>
      </w:r>
      <w:r w:rsidR="009E07FF">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ScWtDa6c/H3ucO6cn","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7954A5" w:rsidRPr="007954A5">
        <w:t>(Rochette &amp; Dill, 2000; Ruehl &amp; Trexler, 2015)</w:t>
      </w:r>
      <w:r w:rsidRPr="00524172">
        <w:fldChar w:fldCharType="end"/>
      </w:r>
      <w:r w:rsidRPr="00524172">
        <w:t>.</w:t>
      </w:r>
      <w:bookmarkEnd w:id="2"/>
    </w:p>
    <w:p w14:paraId="7F2B903D" w14:textId="02AF58C8" w:rsidR="00695B5F" w:rsidRPr="00524172" w:rsidRDefault="004472A5" w:rsidP="00C6515F">
      <w:pPr>
        <w:pStyle w:val="NATESTYLE1CommonCollege"/>
        <w:ind w:firstLine="720"/>
        <w:jc w:val="both"/>
      </w:pPr>
      <w:r w:rsidRPr="00524172">
        <w:t>The p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B4735F" w:rsidRPr="00524172">
        <w:t>me</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Snails were tethered by gluing 20 cm of either 2.4 lb (for small sizes) or 4 lb (for large sizes) monofilament line to the apex of the shell then attached to PVC poles pushed into the wetland soils. In the dry season</w:t>
      </w:r>
      <w:r w:rsidR="00B4735F" w:rsidRPr="00524172">
        <w:t>,</w:t>
      </w:r>
      <w:r w:rsidRPr="00524172">
        <w:t xml:space="preserve"> </w:t>
      </w:r>
      <w:r w:rsidR="00B4735F" w:rsidRPr="00524172">
        <w:t>I</w:t>
      </w:r>
      <w:r w:rsidRPr="00524172">
        <w:t xml:space="preserve"> had a limited size distribution of snails, so </w:t>
      </w:r>
      <w:r w:rsidR="00B4735F" w:rsidRPr="00524172">
        <w:t>I</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421FBE" w:rsidRPr="00524172">
        <w:t>I</w:t>
      </w:r>
      <w:r w:rsidRPr="00524172">
        <w:t xml:space="preserve"> had access to a larger size range of apple snails, so </w:t>
      </w:r>
      <w:r w:rsidR="00421FBE" w:rsidRPr="00524172">
        <w:t>I</w:t>
      </w:r>
      <w:r w:rsidRPr="00524172">
        <w:t xml:space="preserve"> tethered 40 snails in each of the first four size classes (3-6mm, 6-9mm, 9-12mm,12-15mm), and 20 of the last three size classes (15-18mm, 18-21mm, and &gt;21mm).</w:t>
      </w:r>
      <w:r w:rsidR="00004CAC">
        <w:t xml:space="preserve"> </w:t>
      </w:r>
      <w:r w:rsidR="00421FBE" w:rsidRPr="00524172">
        <w:t>I</w:t>
      </w:r>
      <w:r w:rsidRPr="00524172">
        <w:t xml:space="preserve"> split the tethered snails equally into two transects (i.e., near or far) in each of the wetlands (i.e, M2 or M4; 4 transect total).</w:t>
      </w:r>
      <w:r w:rsidR="00004CAC">
        <w:t xml:space="preserve"> </w:t>
      </w:r>
      <w:r w:rsidRPr="00524172">
        <w:t xml:space="preserve">The transects defined as “near” were within 5 m of the ridge, and the transects defined as “far” </w:t>
      </w:r>
      <w:r w:rsidRPr="00524172">
        <w:lastRenderedPageBreak/>
        <w:t>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DF315CB"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snail that were deemed “missing”, “crushed”,</w:t>
      </w:r>
      <w:r w:rsidR="00421FBE" w:rsidRPr="00524172">
        <w:t xml:space="preserve"> “dead”,</w:t>
      </w:r>
      <w:r w:rsidRPr="00524172">
        <w:t xml:space="preserve"> or “empty” were counted as mortalities.</w:t>
      </w:r>
      <w:r w:rsidR="00004CAC">
        <w:t xml:space="preserve"> </w:t>
      </w:r>
      <w:r w:rsidRPr="00524172">
        <w:t>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independences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081B606A" w14:textId="59650AFE"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9E07FF">
        <w:instrText xml:space="preserve"> ADDIN ZOTERO_ITEM CSL_CITATION {"citationID":"3li2cRN3","properties":{"formattedCitation":"(Castorani &amp; Hovel, 2015)","plainCitation":"(Castorani &amp; Hovel, 2015)","noteIndex":0},"citationItems":[{"id":"ScWtDa6c/zWi8cpBo","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7954A5" w:rsidRPr="007954A5">
        <w:t>(Castorani &amp; Hovel, 2015)</w:t>
      </w:r>
      <w:r w:rsidRPr="00524172">
        <w:fldChar w:fldCharType="end"/>
      </w:r>
      <w:r w:rsidRPr="00524172">
        <w:t>.</w:t>
      </w:r>
      <w:r w:rsidR="00004CAC">
        <w:t xml:space="preserve"> </w:t>
      </w:r>
      <w:r w:rsidR="00421FBE" w:rsidRPr="00524172">
        <w:t>I</w:t>
      </w:r>
      <w:r w:rsidRPr="00524172">
        <w:t xml:space="preserve"> modeled survival using length (SL mm), transect (“near” or “far”), wetland (“M2” or “M4”), and season (“wet” or “dry”) as covariates.</w:t>
      </w:r>
      <w:r w:rsidR="00004CAC">
        <w:t xml:space="preserve"> </w:t>
      </w:r>
      <w:r w:rsidR="00421FBE" w:rsidRPr="00524172">
        <w:t>I</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 xml:space="preserve">odels were compared using AICc scores, the structure </w:t>
      </w:r>
      <w:r w:rsidRPr="00524172">
        <w:rPr>
          <w:shd w:val="clear" w:color="auto" w:fill="FFFFFF"/>
        </w:rPr>
        <w:lastRenderedPageBreak/>
        <w:t>of all models with ΔAICc &lt; 4 were examined, and the most supported model (lowest AICc) was selected for interpretation and evaluation</w:t>
      </w:r>
      <w:r w:rsidRPr="00524172">
        <w:rPr>
          <w:shd w:val="clear" w:color="auto" w:fill="FFFFFF"/>
        </w:rPr>
        <w:fldChar w:fldCharType="begin" w:fldLock="1"/>
      </w:r>
      <w:r w:rsidR="009E07FF">
        <w:rPr>
          <w:shd w:val="clear" w:color="auto" w:fill="FFFFFF"/>
        </w:rPr>
        <w:instrText xml:space="preserve"> ADDIN ZOTERO_ITEM CSL_CITATION {"citationID":"jMPaxLE2","properties":{"formattedCitation":"(Anderson, 2008)","plainCitation":"(Anderson, 2008)","noteIndex":0},"citationItems":[{"id":"ScWtDa6c/viH5lTyp","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7954A5" w:rsidRPr="007954A5">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 xml:space="preserve">Logistic regression was fitted using the “glm” function in R v4.0.3 </w:t>
      </w:r>
      <w:r w:rsidRPr="00524172">
        <w:fldChar w:fldCharType="begin" w:fldLock="1"/>
      </w:r>
      <w:r w:rsidR="009E07FF">
        <w:instrText xml:space="preserve"> ADDIN ZOTERO_ITEM CSL_CITATION {"citationID":"ptOe3UCC","properties":{"formattedCitation":"(R Core Team, 2019)","plainCitation":"(R Core Team, 2019)","noteIndex":0},"citationItems":[{"id":"ScWtDa6c/vxFyiu2Y","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7954A5" w:rsidRPr="007954A5">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485255FD" w:rsidR="00695B5F" w:rsidRPr="00524172" w:rsidRDefault="00421FBE" w:rsidP="00524172">
      <w:pPr>
        <w:pStyle w:val="NATESTYLE1CommonCollege"/>
        <w:jc w:val="both"/>
      </w:pPr>
      <w:r w:rsidRPr="00524172">
        <w:t>I</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P. fallax</w:t>
      </w:r>
      <w:r w:rsidR="004472A5" w:rsidRPr="00524172">
        <w:t>) use their mandibles to crush or peel the snail shell to remove the soma</w:t>
      </w:r>
      <w:r w:rsidR="004472A5" w:rsidRPr="00524172">
        <w:rPr>
          <w:i/>
          <w:iCs/>
        </w:rPr>
        <w:fldChar w:fldCharType="begin" w:fldLock="1"/>
      </w:r>
      <w:r w:rsidR="009E07FF">
        <w:rPr>
          <w:i/>
          <w:iCs/>
        </w:rPr>
        <w:instrText xml:space="preserve"> ADDIN ZOTERO_ITEM CSL_CITATION {"citationID":"1ck7Keu9","properties":{"formattedCitation":"(Davidson &amp; Dorn, 2018; Dorn &amp; Hafsadi, 2016)","plainCitation":"(Davidson &amp; Dorn, 2018; Dorn &amp; Hafsadi, 2016)","noteIndex":0},"citationItems":[{"id":"ScWtDa6c/HEresT5K","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ScWtDa6c/ORwzxawY","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29728A" w:rsidRPr="0029728A">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r w:rsidR="004472A5" w:rsidRPr="00524172">
        <w:rPr>
          <w:i/>
          <w:iCs/>
        </w:rPr>
        <w:t>B</w:t>
      </w:r>
      <w:r w:rsidRPr="00524172">
        <w:rPr>
          <w:i/>
          <w:iCs/>
        </w:rPr>
        <w:t>elostoma</w:t>
      </w:r>
      <w:r w:rsidR="004472A5" w:rsidRPr="00524172">
        <w:rPr>
          <w:i/>
          <w:iCs/>
        </w:rPr>
        <w:t xml:space="preserve"> lutarium</w:t>
      </w:r>
      <w:r w:rsidR="004472A5" w:rsidRPr="00524172">
        <w:t>) pierce the snail operculum then suck out and remove snail soma without damaging the shell</w:t>
      </w:r>
      <w:r w:rsidR="001A7550" w:rsidRPr="00524172">
        <w:fldChar w:fldCharType="begin" w:fldLock="1"/>
      </w:r>
      <w:r w:rsidR="009E07FF">
        <w:instrText xml:space="preserve"> ADDIN ZOTERO_ITEM CSL_CITATION {"citationID":"xvrQxHQl","properties":{"formattedCitation":"(Kesler &amp; Munns, 1989)","plainCitation":"(Kesler &amp; Munns, 1989)","noteIndex":0},"citationItems":[{"id":"ScWtDa6c/BDZD3Z3H","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4472A5" w:rsidRPr="00524172">
        <w:t xml:space="preserve">. </w:t>
      </w:r>
      <w:r w:rsidRPr="00524172">
        <w:t>I</w:t>
      </w:r>
      <w:r w:rsidR="004472A5" w:rsidRPr="00524172">
        <w:t xml:space="preserve"> confirmed the artifactual differences by placing tethered snails in aquarium in the presence of predators; tethers retained crushed shells when consumed by </w:t>
      </w:r>
      <w:r w:rsidR="004472A5" w:rsidRPr="00524172">
        <w:rPr>
          <w:i/>
          <w:iCs/>
        </w:rPr>
        <w:t>P. fallax</w:t>
      </w:r>
      <w:r w:rsidR="004472A5" w:rsidRPr="00524172">
        <w:t xml:space="preserve"> and retained empty shells when consumed by </w:t>
      </w:r>
      <w:r w:rsidR="004472A5" w:rsidRPr="00524172">
        <w:rPr>
          <w:i/>
        </w:rPr>
        <w:t>B. lutarium</w:t>
      </w:r>
      <w:r w:rsidR="004472A5" w:rsidRPr="00524172">
        <w:t>.</w:t>
      </w:r>
      <w:r w:rsidR="00004CAC">
        <w:t xml:space="preserve"> </w:t>
      </w:r>
      <w:r w:rsidR="004472A5" w:rsidRPr="00524172">
        <w:t xml:space="preserve">Therefore, </w:t>
      </w:r>
      <w:r w:rsidRPr="00524172">
        <w:t>I</w:t>
      </w:r>
      <w:r w:rsidR="004472A5" w:rsidRPr="00524172">
        <w:t xml:space="preserve"> interpreted a “crushed” shell as mortality caused by </w:t>
      </w:r>
      <w:r w:rsidR="004472A5" w:rsidRPr="00524172">
        <w:rPr>
          <w:i/>
          <w:iCs/>
        </w:rPr>
        <w:t>P. fallax</w:t>
      </w:r>
      <w:r w:rsidR="004472A5" w:rsidRPr="00524172">
        <w:t xml:space="preserve">, “empty” mortality as caused by </w:t>
      </w:r>
      <w:r w:rsidR="004472A5" w:rsidRPr="00524172">
        <w:rPr>
          <w:i/>
          <w:iCs/>
        </w:rPr>
        <w:t>B. lutarium</w:t>
      </w:r>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P. fallax</w:t>
      </w:r>
      <w:r w:rsidR="004472A5" w:rsidRPr="00524172">
        <w:t xml:space="preserve"> or </w:t>
      </w:r>
      <w:r w:rsidR="004472A5" w:rsidRPr="00524172">
        <w:rPr>
          <w:i/>
          <w:iCs/>
        </w:rPr>
        <w:t>B. lutarium</w:t>
      </w:r>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50C51F8D" w14:textId="683D5261"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9E07FF">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ScWtDa6c/lzNuXJsV","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amp;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w:t>
      </w:r>
      <w:r w:rsidRPr="00524172">
        <w:rPr>
          <w:rFonts w:ascii="Times New Roman" w:hAnsi="Times New Roman" w:cs="Times New Roman"/>
          <w:sz w:val="24"/>
          <w:szCs w:val="24"/>
        </w:rPr>
        <w:lastRenderedPageBreak/>
        <w:t>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9E07FF">
        <w:rPr>
          <w:rFonts w:ascii="Times New Roman" w:hAnsi="Times New Roman" w:cs="Times New Roman"/>
          <w:sz w:val="24"/>
          <w:szCs w:val="24"/>
        </w:rPr>
        <w:instrText xml:space="preserve"> ADDIN ZOTERO_ITEM CSL_CITATION {"citationID":"s9IjhejZ","properties":{"formattedCitation":"(Dorn et al., 2005)","plainCitation":"(Dorn et al., 2005)","noteIndex":0},"citationItems":[{"id":"ScWtDa6c/cI7g05Pl","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P. fallax</w:t>
      </w:r>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lutarium)</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Juvenile </w:t>
      </w:r>
      <w:r w:rsidRPr="00524172">
        <w:rPr>
          <w:rFonts w:ascii="Times New Roman" w:hAnsi="Times New Roman" w:cs="Times New Roman"/>
          <w:i/>
          <w:iCs/>
          <w:sz w:val="24"/>
          <w:szCs w:val="24"/>
        </w:rPr>
        <w:t>P. fallax</w:t>
      </w:r>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Pr="00524172">
        <w:rPr>
          <w:rFonts w:ascii="Times New Roman" w:hAnsi="Times New Roman" w:cs="Times New Roman"/>
          <w:sz w:val="24"/>
          <w:szCs w:val="24"/>
        </w:rPr>
        <w:fldChar w:fldCharType="begin" w:fldLock="1"/>
      </w:r>
      <w:r w:rsidR="009E07FF">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ScWtDa6c/fkFHr9c0","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9E07FF">
        <w:rPr>
          <w:rFonts w:ascii="Times New Roman" w:hAnsi="Times New Roman" w:cs="Times New Roman"/>
          <w:sz w:val="24"/>
          <w:szCs w:val="24"/>
        </w:rPr>
        <w:instrText xml:space="preserve"> ADDIN ZOTERO_ITEM CSL_CITATION {"citationID":"gvRkSIzt","properties":{"formattedCitation":"(Sommer, 2021)","plainCitation":"(Sommer, 2021)","noteIndex":0},"citationItems":[{"id":"ScWtDa6c/cq90TQp7","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33ABD9E2" w14:textId="6D740DE0" w:rsidR="00695B5F" w:rsidRPr="00C6515F" w:rsidRDefault="004472A5" w:rsidP="00C6515F">
      <w:pPr>
        <w:pStyle w:val="Heading2"/>
      </w:pPr>
      <w:r w:rsidRPr="00524172">
        <w:t>Enclosure survival and growth</w:t>
      </w:r>
    </w:p>
    <w:p w14:paraId="31C712F7" w14:textId="780B5E41" w:rsidR="004472A5" w:rsidRPr="00524172" w:rsidRDefault="00421FBE" w:rsidP="00524172">
      <w:pPr>
        <w:pStyle w:val="NATESTYLE1CommonCollege"/>
        <w:jc w:val="both"/>
      </w:pPr>
      <w:r w:rsidRPr="00524172">
        <w:t>I</w:t>
      </w:r>
      <w:r w:rsidR="004472A5" w:rsidRPr="00524172">
        <w:t xml:space="preserve"> measured size-specific growth rate</w:t>
      </w:r>
      <w:r w:rsidRPr="00524172">
        <w:t>s and survival rates in 1·m</w:t>
      </w:r>
      <w:r w:rsidRPr="00524172">
        <w:rPr>
          <w:vertAlign w:val="superscript"/>
        </w:rPr>
        <w:t>2</w:t>
      </w:r>
      <w:r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A446D4">
        <w:fldChar w:fldCharType="begin" w:fldLock="1"/>
      </w:r>
      <w:r w:rsidR="009E07FF">
        <w:instrText xml:space="preserve"> ADDIN ZOTERO_ITEM CSL_CITATION {"citationID":"BeHXfUP9","properties":{"formattedCitation":"(Drumheller et al., 2022; Shuford et al., 2005)","plainCitation":"(Drumheller et al., 2022; Shuford et al., 2005)","noteIndex":0},"citationItems":[{"id":"ScWtDa6c/4f49NGvB","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ScWtDa6c/Myu0OQFk","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7954A5" w:rsidRPr="007954A5">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w:t>
      </w:r>
      <w:r w:rsidR="004472A5" w:rsidRPr="00524172">
        <w:lastRenderedPageBreak/>
        <w:t>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r w:rsidR="004472A5" w:rsidRPr="00524172">
        <w:rPr>
          <w:i/>
          <w:iCs/>
        </w:rPr>
        <w:t>Pomacea maculata)</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9008FB" w:rsidRPr="00524172">
        <w:t>,</w:t>
      </w:r>
      <w:r w:rsidR="004472A5" w:rsidRPr="00524172">
        <w:t xml:space="preserve"> so all cages were included in the model of growth rates.</w:t>
      </w:r>
      <w:r w:rsidR="00004CAC">
        <w:t xml:space="preserve"> </w:t>
      </w:r>
      <w:r w:rsidR="004472A5" w:rsidRPr="00524172">
        <w:t>Individual specific daily growth</w:t>
      </w:r>
      <w:r w:rsidR="00A446D4">
        <w:fldChar w:fldCharType="begin" w:fldLock="1"/>
      </w:r>
      <w:r w:rsidR="009E07FF">
        <w:instrText xml:space="preserve"> ADDIN ZOTERO_ITEM CSL_CITATION {"citationID":"1IRXTBN8","properties":{"formattedCitation":"(Hopkins, 1992; Qin et al., 2020)","plainCitation":"(Hopkins, 1992; Qin et al., 2020)","noteIndex":0},"citationItems":[{"id":"ScWtDa6c/XQP6VDbL","uris":["http://www.mendeley.com/documents/?uuid=c342452c-cfcb-45b7-b122-27b18db56512"],"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id":"ScWtDa6c/U7g0Xwow","uris":["http://www.mendeley.com/documents/?uuid=9becf499-0253-46ac-a003-4f146e8a8c7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schema":"https://github.com/citation-style-language/schema/raw/master/csl-citation.json"} </w:instrText>
      </w:r>
      <w:r w:rsidR="00A446D4">
        <w:fldChar w:fldCharType="separate"/>
      </w:r>
      <w:r w:rsidR="007954A5" w:rsidRPr="007954A5">
        <w:t>(Hopkins, 1992; Qin et al., 2020)</w:t>
      </w:r>
      <w:r w:rsidR="00A446D4">
        <w:fldChar w:fldCharType="end"/>
      </w:r>
      <w:r w:rsidR="004472A5" w:rsidRPr="00524172">
        <w:t xml:space="preserve"> (SGR</w:t>
      </w:r>
      <w:r w:rsidR="00A446D4">
        <w:t>)</w:t>
      </w:r>
      <w:r w:rsidR="004472A5" w:rsidRPr="00524172">
        <w:t xml:space="preserve"> was calculated after snails were allowed to grow four weeks:</w:t>
      </w:r>
    </w:p>
    <w:p w14:paraId="3D2F5819" w14:textId="77777777" w:rsidR="004472A5" w:rsidRPr="00524172" w:rsidRDefault="00000000" w:rsidP="00524172">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7D539D9C" w14:textId="51452A00" w:rsidR="00695B5F" w:rsidRPr="00524172" w:rsidRDefault="004472A5" w:rsidP="00524172">
      <w:pPr>
        <w:pStyle w:val="NATESTYLE1CommonCollege"/>
        <w:jc w:val="both"/>
        <w:rPr>
          <w:rFonts w:eastAsiaTheme="minorEastAsia"/>
        </w:rPr>
      </w:pPr>
      <w:r w:rsidRPr="00524172">
        <w:rPr>
          <w:rFonts w:eastAsiaTheme="minorEastAsia"/>
        </w:rPr>
        <w:t>Where L</w:t>
      </w:r>
      <w:r w:rsidRPr="00524172">
        <w:rPr>
          <w:rFonts w:eastAsiaTheme="minorEastAsia"/>
          <w:vertAlign w:val="subscript"/>
        </w:rPr>
        <w:t>i</w:t>
      </w:r>
      <w:r w:rsidRPr="00524172">
        <w:rPr>
          <w:rFonts w:eastAsiaTheme="minorEastAsia"/>
        </w:rPr>
        <w:t xml:space="preserve"> was the initial length of an individual snail at the beginning of the growth experiment, L</w:t>
      </w:r>
      <w:r w:rsidRPr="00524172">
        <w:rPr>
          <w:rFonts w:eastAsiaTheme="minorEastAsia"/>
          <w:vertAlign w:val="subscript"/>
        </w:rPr>
        <w:t xml:space="preserve">f </w:t>
      </w:r>
      <w:r w:rsidRPr="00524172">
        <w:rPr>
          <w:rFonts w:eastAsiaTheme="minorEastAsia"/>
        </w:rPr>
        <w:t>was the final length of that same snail, and</w:t>
      </w:r>
      <w:r w:rsidRPr="00524172">
        <w:rPr>
          <w:rFonts w:eastAsiaTheme="minorEastAsia"/>
          <w:i/>
          <w:iCs/>
        </w:rPr>
        <w:t xml:space="preserve"> t </w:t>
      </w:r>
      <w:r w:rsidRPr="00524172">
        <w:rPr>
          <w:rFonts w:eastAsiaTheme="minorEastAsia"/>
        </w:rPr>
        <w:t xml:space="preserve">was the duration of the experiment in days. </w:t>
      </w:r>
      <w:r w:rsidR="009008FB" w:rsidRPr="00524172">
        <w:rPr>
          <w:rFonts w:eastAsiaTheme="minorEastAsia"/>
        </w:rPr>
        <w:t>I</w:t>
      </w:r>
      <w:r w:rsidRPr="00524172">
        <w:rPr>
          <w:rFonts w:eastAsiaTheme="minorEastAsia"/>
        </w:rPr>
        <w:t xml:space="preserve"> also used </w:t>
      </w:r>
      <w:r w:rsidR="009008FB" w:rsidRPr="00524172">
        <w:rPr>
          <w:rFonts w:eastAsiaTheme="minorEastAsia"/>
        </w:rPr>
        <w:t>measured survival rates of</w:t>
      </w:r>
      <w:r w:rsidRPr="00524172">
        <w:rPr>
          <w:rFonts w:eastAsiaTheme="minorEastAsia"/>
        </w:rPr>
        <w:t xml:space="preserve"> snails reared in these cages</w:t>
      </w:r>
      <w:r w:rsidR="009008FB" w:rsidRPr="00524172">
        <w:rPr>
          <w:rFonts w:eastAsiaTheme="minorEastAsia"/>
        </w:rPr>
        <w:t xml:space="preserve"> (predator free)</w:t>
      </w:r>
      <w:r w:rsidRPr="00524172">
        <w:rPr>
          <w:rFonts w:eastAsiaTheme="minorEastAsia"/>
        </w:rPr>
        <w:t xml:space="preserve"> to compare </w:t>
      </w:r>
      <w:r w:rsidR="009008FB" w:rsidRPr="00524172">
        <w:rPr>
          <w:rFonts w:eastAsiaTheme="minorEastAsia"/>
        </w:rPr>
        <w:t xml:space="preserve">to </w:t>
      </w:r>
      <w:r w:rsidRPr="00524172">
        <w:rPr>
          <w:rFonts w:eastAsiaTheme="minorEastAsia"/>
        </w:rPr>
        <w:t xml:space="preserve">the survival </w:t>
      </w:r>
      <w:r w:rsidR="009008FB" w:rsidRPr="00524172">
        <w:rPr>
          <w:rFonts w:eastAsiaTheme="minorEastAsia"/>
        </w:rPr>
        <w:t>from tethering (</w:t>
      </w:r>
      <w:r w:rsidRPr="00524172">
        <w:rPr>
          <w:rFonts w:eastAsiaTheme="minorEastAsia"/>
        </w:rPr>
        <w:t xml:space="preserve">natural predator </w:t>
      </w:r>
      <w:r w:rsidR="009008FB" w:rsidRPr="00524172">
        <w:rPr>
          <w:rFonts w:eastAsiaTheme="minorEastAsia"/>
        </w:rPr>
        <w:t>assemblages)</w:t>
      </w:r>
      <w:r w:rsidRPr="00524172">
        <w:rPr>
          <w:rFonts w:eastAsiaTheme="minorEastAsia"/>
        </w:rPr>
        <w:t>.</w:t>
      </w:r>
      <w:r w:rsidR="00004CAC">
        <w:rPr>
          <w:rFonts w:eastAsiaTheme="minorEastAsia"/>
        </w:rPr>
        <w:t xml:space="preserve"> </w:t>
      </w:r>
      <w:r w:rsidR="009008FB" w:rsidRPr="00524172">
        <w:rPr>
          <w:rFonts w:eastAsiaTheme="minorEastAsia"/>
        </w:rPr>
        <w:t>I</w:t>
      </w:r>
      <w:r w:rsidRPr="00524172">
        <w:rPr>
          <w:rFonts w:eastAsiaTheme="minorEastAsia"/>
        </w:rPr>
        <w:t xml:space="preserve"> calculated a daily survival probability rather than a survival probability across the duration of the experiment (see Appendix 3 for details).</w:t>
      </w:r>
    </w:p>
    <w:p w14:paraId="50177C24" w14:textId="2BCDBC34" w:rsidR="00695B5F" w:rsidRPr="00C6515F" w:rsidRDefault="004472A5" w:rsidP="00C6515F">
      <w:pPr>
        <w:pStyle w:val="NATESTYLE1CommonCollege"/>
        <w:ind w:firstLine="720"/>
        <w:jc w:val="both"/>
      </w:pPr>
      <w:r w:rsidRPr="00524172">
        <w:rPr>
          <w:rFonts w:eastAsiaTheme="minorEastAsia"/>
        </w:rPr>
        <w:t>To test for size-dependent growth and to measure k</w:t>
      </w:r>
      <w:r w:rsidRPr="00524172">
        <w:rPr>
          <w:rFonts w:eastAsiaTheme="minorEastAsia"/>
          <w:vertAlign w:val="subscript"/>
        </w:rPr>
        <w:t>growth</w:t>
      </w:r>
      <w:r w:rsidRPr="00524172">
        <w:rPr>
          <w:rFonts w:eastAsiaTheme="minorEastAsia"/>
        </w:rPr>
        <w:t>, separate linear mixed-effect models (LMM) were fitted to the wet season data, dry season data, and all the data combined.</w:t>
      </w:r>
      <w:r w:rsidR="00004CAC">
        <w:rPr>
          <w:rFonts w:eastAsiaTheme="minorEastAsia"/>
        </w:rPr>
        <w:t xml:space="preserve"> </w:t>
      </w:r>
      <w:r w:rsidRPr="00524172">
        <w:rPr>
          <w:rFonts w:eastAsiaTheme="minorEastAsia"/>
        </w:rPr>
        <w:t>All models were fitted using the “lmer” function in the lme4 package in R v4.0.3</w:t>
      </w:r>
      <w:r w:rsidRPr="00524172">
        <w:rPr>
          <w:rFonts w:eastAsiaTheme="minorEastAsia"/>
        </w:rPr>
        <w:fldChar w:fldCharType="begin" w:fldLock="1"/>
      </w:r>
      <w:r w:rsidR="009E07FF">
        <w:rPr>
          <w:rFonts w:eastAsiaTheme="minorEastAsia"/>
        </w:rPr>
        <w:instrText xml:space="preserve"> ADDIN ZOTERO_ITEM CSL_CITATION {"citationID":"h18PSK53","properties":{"formattedCitation":"(Bates et al., 2015; R Core Team, 2019)","plainCitation":"(Bates et al., 2015; R Core Team, 2019)","noteIndex":0},"citationItems":[{"id":"ScWtDa6c/zrmwnVEP","uris":["http://www.mendeley.com/documents/?uuid=8c16fae3-5b8d-4623-8eaf-f75f38181b33"],"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id":"ScWtDa6c/vxFyiu2Y","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schema":"https://github.com/citation-style-language/schema/raw/master/csl-citation.json"} </w:instrText>
      </w:r>
      <w:r w:rsidRPr="00524172">
        <w:rPr>
          <w:rFonts w:eastAsiaTheme="minorEastAsia"/>
        </w:rPr>
        <w:fldChar w:fldCharType="separate"/>
      </w:r>
      <w:r w:rsidR="007954A5" w:rsidRPr="007954A5">
        <w:t>(Bates et al., 2015; R Core Team, 2019)</w:t>
      </w:r>
      <w:r w:rsidRPr="00524172">
        <w:rPr>
          <w:rFonts w:eastAsiaTheme="minorEastAsia"/>
        </w:rPr>
        <w:fldChar w:fldCharType="end"/>
      </w:r>
      <w:r w:rsidRPr="00524172">
        <w:rPr>
          <w:rFonts w:eastAsiaTheme="minorEastAsia"/>
        </w:rPr>
        <w:t xml:space="preserve"> with SGR as the response variable and initial size (SL mm) as the predictor variable.</w:t>
      </w:r>
      <w:r w:rsidR="00004CAC">
        <w:rPr>
          <w:rFonts w:eastAsiaTheme="minorEastAsia"/>
        </w:rPr>
        <w:t xml:space="preserve"> </w:t>
      </w:r>
      <w:r w:rsidR="009008FB" w:rsidRPr="00524172">
        <w:rPr>
          <w:rFonts w:eastAsiaTheme="minorEastAsia"/>
        </w:rPr>
        <w:t>I</w:t>
      </w:r>
      <w:r w:rsidRPr="00524172">
        <w:rPr>
          <w:rFonts w:eastAsiaTheme="minorEastAsia"/>
        </w:rPr>
        <w:t xml:space="preserve"> included cage as a random effect because individual snail SGR was modelled rather than mean SGR in a cage. </w:t>
      </w:r>
      <w:r w:rsidRPr="00524172">
        <w:t>k</w:t>
      </w:r>
      <w:r w:rsidRPr="00524172">
        <w:rPr>
          <w:vertAlign w:val="subscript"/>
        </w:rPr>
        <w:t>growth</w:t>
      </w:r>
      <w:r w:rsidRPr="00524172">
        <w:t xml:space="preserve"> was obtained by calculating the 0 mm intercept of the relationship between initial size and proportional growth.</w:t>
      </w:r>
      <w:r w:rsidR="00004CAC">
        <w:t xml:space="preserve"> </w:t>
      </w:r>
    </w:p>
    <w:p w14:paraId="6C850BEC" w14:textId="3DE317F3" w:rsidR="00695B5F" w:rsidRPr="00695B5F" w:rsidRDefault="000C6934" w:rsidP="00C6515F">
      <w:pPr>
        <w:pStyle w:val="Heading2"/>
      </w:pPr>
      <w:r w:rsidRPr="00524172">
        <w:t>Zero Population Growth Isocline</w:t>
      </w:r>
    </w:p>
    <w:p w14:paraId="6FCBEBC5" w14:textId="30251217" w:rsidR="00695B5F" w:rsidRPr="00524172" w:rsidRDefault="000C6934" w:rsidP="00524172">
      <w:pPr>
        <w:pStyle w:val="NATESTYLE1CommonCollege"/>
        <w:jc w:val="both"/>
      </w:pPr>
      <w:bookmarkStart w:id="3" w:name="_Hlk98946915"/>
      <w:r w:rsidRPr="00524172">
        <w:t xml:space="preserve">I used a published stage-structured model called </w:t>
      </w:r>
      <w:r w:rsidR="009008FB" w:rsidRPr="00524172">
        <w:t>EVERSNAIL</w:t>
      </w:r>
      <w:r w:rsidR="00721287">
        <w:t xml:space="preserve"> </w:t>
      </w:r>
      <w:r w:rsidR="00E91B98">
        <w:fldChar w:fldCharType="begin" w:fldLock="1"/>
      </w:r>
      <w:r w:rsidR="009E07FF">
        <w:instrText xml:space="preserve"> ADDIN ZOTERO_ITEM CSL_CITATION {"citationID":"BZQbOlcS","properties":{"formattedCitation":"(Darby et al., 2015)","plainCitation":"(Darby et al., 2015)","noteIndex":0},"citationItems":[{"id":"ScWtDa6c/4VmB2T0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00E91B98">
        <w:fldChar w:fldCharType="separate"/>
      </w:r>
      <w:r w:rsidR="007954A5" w:rsidRPr="007954A5">
        <w:t>(Darby et al., 2015)</w:t>
      </w:r>
      <w:r w:rsidR="00E91B98">
        <w:fldChar w:fldCharType="end"/>
      </w:r>
      <w:r w:rsidRPr="00524172">
        <w:t xml:space="preserve"> </w:t>
      </w:r>
      <w:r w:rsidR="009008FB" w:rsidRPr="00524172">
        <w:t>(hereafter referred to as ‘the population model’</w:t>
      </w:r>
      <w:r w:rsidR="00E91B98">
        <w:t>)</w:t>
      </w:r>
      <w:r w:rsidR="00A42AA9" w:rsidRPr="00524172">
        <w:t xml:space="preserve"> </w:t>
      </w:r>
      <w:r w:rsidRPr="00524172">
        <w:t>to identify juvenile survival and individual growth parameters that were expected to produce growing populations of apple snails.</w:t>
      </w:r>
      <w:r w:rsidR="00004CAC">
        <w:t xml:space="preserve"> </w:t>
      </w:r>
      <w:r w:rsidRPr="00524172">
        <w:t>The</w:t>
      </w:r>
      <w:r w:rsidR="00C449F3" w:rsidRPr="00524172">
        <w:t xml:space="preserve"> </w:t>
      </w:r>
      <w:r w:rsidR="009008FB" w:rsidRPr="00524172">
        <w:t xml:space="preserve">population </w:t>
      </w:r>
      <w:r w:rsidR="009008FB" w:rsidRPr="00524172">
        <w:lastRenderedPageBreak/>
        <w:t xml:space="preserve">model </w:t>
      </w:r>
      <w:r w:rsidRPr="00524172">
        <w:t>was created to project population size across the extent of</w:t>
      </w:r>
      <w:r w:rsidR="00EF384C" w:rsidRPr="00524172">
        <w:t xml:space="preserve"> the</w:t>
      </w:r>
      <w:r w:rsidRPr="00524172">
        <w:t xml:space="preserve"> Everglades and</w:t>
      </w:r>
      <w:r w:rsidR="009F0430" w:rsidRPr="00524172">
        <w:t xml:space="preserve"> </w:t>
      </w:r>
      <w:r w:rsidRPr="00524172">
        <w:t xml:space="preserve">includes local scale sub-models that include life history parameters of survival, individual </w:t>
      </w:r>
      <w:r w:rsidR="00A42AA9" w:rsidRPr="00524172">
        <w:t>growth,</w:t>
      </w:r>
      <w:r w:rsidRPr="00524172">
        <w:t xml:space="preserve"> and reproduction.</w:t>
      </w:r>
      <w:r w:rsidR="00004CAC">
        <w:t xml:space="preserve"> </w:t>
      </w:r>
      <w:r w:rsidRPr="00524172">
        <w:t>The model projects age and sized structure on a daily time step.</w:t>
      </w:r>
      <w:r w:rsidR="00004CAC">
        <w:t xml:space="preserve"> </w:t>
      </w:r>
      <w:r w:rsidRPr="00524172">
        <w:t>Survival during hydrological droughts and depth-dependent reproduction were the primary ties to hydrologic variation</w:t>
      </w:r>
      <w:r w:rsidR="00721287">
        <w:t xml:space="preserve"> </w:t>
      </w:r>
      <w:r w:rsidR="00A42AA9" w:rsidRPr="00524172">
        <w:fldChar w:fldCharType="begin" w:fldLock="1"/>
      </w:r>
      <w:r w:rsidR="009E07FF">
        <w:instrText xml:space="preserve"> ADDIN ZOTERO_ITEM CSL_CITATION {"citationID":"IFhdpBMo","properties":{"formattedCitation":"(Darby et al., 2015)","plainCitation":"(Darby et al., 2015)","noteIndex":0},"citationItems":[{"id":"ScWtDa6c/4VmB2T0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00A42AA9" w:rsidRPr="00524172">
        <w:fldChar w:fldCharType="separate"/>
      </w:r>
      <w:r w:rsidR="007954A5" w:rsidRPr="007954A5">
        <w:t>(Darby et al., 2015)</w:t>
      </w:r>
      <w:r w:rsidR="00A42AA9" w:rsidRPr="00524172">
        <w:fldChar w:fldCharType="end"/>
      </w:r>
      <w:r w:rsidRPr="00524172">
        <w:t>.</w:t>
      </w:r>
      <w:r w:rsidR="00004CAC">
        <w:t xml:space="preserve"> </w:t>
      </w:r>
      <w:r w:rsidRPr="00524172">
        <w:t xml:space="preserve"> Environmental data (depth, temperature) </w:t>
      </w:r>
      <w:r w:rsidR="00A446D4">
        <w:t xml:space="preserve">used in the population model from </w:t>
      </w:r>
      <w:r w:rsidRPr="00524172">
        <w:t>the Everglades was provided from the Everglades Depth Estimation Network</w:t>
      </w:r>
      <w:r w:rsidR="00A446D4">
        <w:fldChar w:fldCharType="begin" w:fldLock="1"/>
      </w:r>
      <w:r w:rsidR="009E07FF">
        <w:instrText xml:space="preserve"> ADDIN ZOTERO_ITEM CSL_CITATION {"citationID":"neNTgcT8","properties":{"formattedCitation":"(Jones, 2015)","plainCitation":"(Jones, 2015)","noteIndex":0},"citationItems":[{"id":"ScWtDa6c/cM321k72","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rsidR="00A446D4">
        <w:fldChar w:fldCharType="separate"/>
      </w:r>
      <w:r w:rsidR="007954A5" w:rsidRPr="007954A5">
        <w:t>(Jones, 2015)</w:t>
      </w:r>
      <w:r w:rsidR="00A446D4">
        <w:fldChar w:fldCharType="end"/>
      </w:r>
      <w:r w:rsidRPr="00524172">
        <w:t xml:space="preserve"> (EDEN</w:t>
      </w:r>
      <w:r w:rsidR="00A446D4">
        <w:t>)</w:t>
      </w:r>
      <w:r w:rsidRPr="00524172">
        <w:t xml:space="preserve"> and South Florida Water Management Districts online database (DBHydro; </w:t>
      </w:r>
      <w:r w:rsidR="00721287" w:rsidRPr="00721287">
        <w:t>www.sfwmd.gov/science-data/dbhydro</w:t>
      </w:r>
      <w:r w:rsidR="00A446D4">
        <w:t>)</w:t>
      </w:r>
      <w:r w:rsidR="00721287">
        <w:t xml:space="preserve"> </w:t>
      </w:r>
      <w:r w:rsidR="00E91B98">
        <w:fldChar w:fldCharType="begin" w:fldLock="1"/>
      </w:r>
      <w:r w:rsidR="009E07FF">
        <w:instrText xml:space="preserve"> ADDIN ZOTERO_ITEM CSL_CITATION {"citationID":"RMrtt4rF","properties":{"formattedCitation":"(Darby et al., 2015)","plainCitation":"(Darby et al., 2015)","noteIndex":0},"citationItems":[{"id":"ScWtDa6c/4VmB2T0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00E91B98">
        <w:fldChar w:fldCharType="separate"/>
      </w:r>
      <w:r w:rsidR="007954A5" w:rsidRPr="007954A5">
        <w:t>(Darby et al., 2015)</w:t>
      </w:r>
      <w:r w:rsidR="00E91B98">
        <w:fldChar w:fldCharType="end"/>
      </w:r>
      <w:r w:rsidRPr="00524172">
        <w:t>.</w:t>
      </w:r>
      <w:r w:rsidR="00004CAC">
        <w:t xml:space="preserve"> </w:t>
      </w:r>
      <w:r w:rsidR="00C91B0D" w:rsidRPr="00524172">
        <w:t xml:space="preserve">The population model </w:t>
      </w:r>
      <w:r w:rsidRPr="00524172">
        <w:t xml:space="preserve">was built with the best available understanding of </w:t>
      </w:r>
      <w:r w:rsidRPr="00524172">
        <w:rPr>
          <w:i/>
        </w:rPr>
        <w:t>P. paludosa</w:t>
      </w:r>
      <w:r w:rsidRPr="00524172">
        <w:t xml:space="preserve"> life history and responses to hydrologic </w:t>
      </w:r>
      <w:r w:rsidR="00A42AA9" w:rsidRPr="00524172">
        <w:t>variation,</w:t>
      </w:r>
      <w:r w:rsidRPr="00524172">
        <w:t xml:space="preserve"> but I wanted to use the model for examination of the </w:t>
      </w:r>
      <w:r w:rsidR="00A42AA9" w:rsidRPr="00524172">
        <w:t>individual</w:t>
      </w:r>
      <w:r w:rsidRPr="00524172">
        <w:t xml:space="preserve"> juvenile stage parameters and for local use at LILA.</w:t>
      </w:r>
      <w:r w:rsidR="00004CAC">
        <w:t xml:space="preserve"> </w:t>
      </w:r>
      <w:r w:rsidRPr="00524172">
        <w:t xml:space="preserve">I re-coded </w:t>
      </w:r>
      <w:r w:rsidR="005A21EE" w:rsidRPr="00524172">
        <w:t xml:space="preserve">the population model </w:t>
      </w:r>
      <w:r w:rsidRPr="00524172">
        <w:t>for research in R version 4.0.3 using the parameter details found in the supplements</w:t>
      </w:r>
      <w:r w:rsidR="00721287">
        <w:t xml:space="preserve"> </w:t>
      </w:r>
      <w:r w:rsidR="00A42AA9" w:rsidRPr="00524172">
        <w:fldChar w:fldCharType="begin" w:fldLock="1"/>
      </w:r>
      <w:r w:rsidR="009E07FF">
        <w:instrText xml:space="preserve"> ADDIN ZOTERO_ITEM CSL_CITATION {"citationID":"TzLYTx4Z","properties":{"formattedCitation":"(Darby et al., 2015)","plainCitation":"(Darby et al., 2015)","noteIndex":0},"citationItems":[{"id":"ScWtDa6c/4VmB2T0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00A42AA9" w:rsidRPr="00524172">
        <w:fldChar w:fldCharType="separate"/>
      </w:r>
      <w:r w:rsidR="007954A5" w:rsidRPr="007954A5">
        <w:t>(Darby et al., 2015)</w:t>
      </w:r>
      <w:r w:rsidR="00A42AA9" w:rsidRPr="00524172">
        <w:fldChar w:fldCharType="end"/>
      </w:r>
      <w:r w:rsidRPr="00524172">
        <w:t xml:space="preserve"> and LILA’s hydrological and temperature regimes (DBHydro). While most of the parameters were left as described by the original model (Table S1.1) two parameters were altered.</w:t>
      </w:r>
      <w:r w:rsidR="00004CAC">
        <w:t xml:space="preserve"> </w:t>
      </w:r>
      <w:r w:rsidRPr="00524172">
        <w:t>First, the number of egg masses produced per female was changed by standardizing reproductive effort across the life span of a female snail.</w:t>
      </w:r>
      <w:r w:rsidR="00004CAC">
        <w:t xml:space="preserve"> </w:t>
      </w:r>
      <w:r w:rsidRPr="00524172">
        <w:t>A maximum number of egg masses that a female can produce was discussed in a large unpublished review of apple snail ecology</w:t>
      </w:r>
      <w:r w:rsidR="00721287">
        <w:t xml:space="preserve"> </w:t>
      </w:r>
      <w:r w:rsidRPr="00524172">
        <w:fldChar w:fldCharType="begin" w:fldLock="1"/>
      </w:r>
      <w:r w:rsidR="009E07FF">
        <w:instrText xml:space="preserve"> ADDIN ZOTERO_ITEM CSL_CITATION {"citationID":"6wWr5JkZ","properties":{"formattedCitation":"(Pomacea Project, 2013)","plainCitation":"(Pomacea Project, 2013)","noteIndex":0},"citationItems":[{"id":"ScWtDa6c/6WIzCzmR","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007954A5" w:rsidRPr="007954A5">
        <w:t>(Pomacea Project, 2013)</w:t>
      </w:r>
      <w:r w:rsidRPr="00524172">
        <w:fldChar w:fldCharType="end"/>
      </w:r>
      <w:r w:rsidRPr="00524172">
        <w:t xml:space="preserve">; to standardize reproductive output, </w:t>
      </w:r>
      <w:r w:rsidR="005A21EE" w:rsidRPr="00524172">
        <w:t xml:space="preserve">the population model’s </w:t>
      </w:r>
      <w:r w:rsidRPr="00524172">
        <w:t>current parameter (Mass Size) was multiplied by the maximum number of egg masses a female can lay and then divided by the life span of the female (500 days in the model).</w:t>
      </w:r>
      <w:r w:rsidR="00004CAC">
        <w:t xml:space="preserve"> </w:t>
      </w:r>
      <w:r w:rsidR="005A21EE" w:rsidRPr="00524172">
        <w:t>I</w:t>
      </w:r>
      <w:r w:rsidRPr="00524172">
        <w:t xml:space="preserve"> chose to do this because under the original model females were allowed to make unlimited egg masses when conditions were favorable.</w:t>
      </w:r>
      <w:r w:rsidR="00004CAC">
        <w:t xml:space="preserve"> </w:t>
      </w:r>
      <w:r w:rsidRPr="00524172">
        <w:t xml:space="preserve">Second, </w:t>
      </w:r>
      <w:r w:rsidR="005A21EE" w:rsidRPr="00524172">
        <w:t>I</w:t>
      </w:r>
      <w:r w:rsidRPr="00524172">
        <w:t xml:space="preserve"> removed the carrying capacity from the model because </w:t>
      </w:r>
      <w:r w:rsidR="005A21EE" w:rsidRPr="00524172">
        <w:t>I</w:t>
      </w:r>
      <w:r w:rsidRPr="00524172">
        <w:t xml:space="preserve"> only wanted to know what parameter values would allow the population to increase</w:t>
      </w:r>
      <w:r w:rsidR="00A42AA9" w:rsidRPr="00524172">
        <w:t>.</w:t>
      </w:r>
      <w:r w:rsidRPr="00524172">
        <w:t xml:space="preserve"> </w:t>
      </w:r>
    </w:p>
    <w:p w14:paraId="340F4991" w14:textId="3961A8DA" w:rsidR="00695B5F" w:rsidRPr="00524172" w:rsidRDefault="000C6934" w:rsidP="00C6515F">
      <w:pPr>
        <w:pStyle w:val="NATESTYLE1CommonCollege"/>
        <w:ind w:firstLine="720"/>
        <w:jc w:val="both"/>
      </w:pPr>
      <w:r w:rsidRPr="00524172">
        <w:lastRenderedPageBreak/>
        <w:t>Four parameters were used to model individual growth and juvenile survival.</w:t>
      </w:r>
      <w:r w:rsidR="00004CAC">
        <w:t xml:space="preserve"> </w:t>
      </w:r>
      <w:r w:rsidRPr="00524172">
        <w:t>k</w:t>
      </w:r>
      <w:r w:rsidRPr="00524172">
        <w:rPr>
          <w:vertAlign w:val="subscript"/>
        </w:rPr>
        <w:t xml:space="preserve">growth </w:t>
      </w:r>
      <w:r w:rsidRPr="00524172">
        <w:t>was the parameter that was used to model individual growth and it assumes that growth is size dependent.</w:t>
      </w:r>
      <w:r w:rsidR="00004CAC">
        <w:t xml:space="preserve"> </w:t>
      </w:r>
      <w:r w:rsidRPr="00524172">
        <w:t>k</w:t>
      </w:r>
      <w:r w:rsidRPr="00524172">
        <w:rPr>
          <w:vertAlign w:val="subscript"/>
        </w:rPr>
        <w:t>growth</w:t>
      </w:r>
      <w:r w:rsidRPr="00524172">
        <w:t xml:space="preserve"> can be thought of as the maximum growth rate of a snail if size were 0 mm, so it can be calculated empirically by finding the intercept of the relationship between size and proportional growth (mm increase/mm start). The initial parameter estimate for k</w:t>
      </w:r>
      <w:r w:rsidRPr="00524172">
        <w:rPr>
          <w:vertAlign w:val="subscript"/>
        </w:rPr>
        <w:t>growth</w:t>
      </w:r>
      <w:r w:rsidRPr="00524172">
        <w:t xml:space="preserve"> in </w:t>
      </w:r>
      <w:r w:rsidR="000A3B1D" w:rsidRPr="00524172">
        <w:t>the population model</w:t>
      </w:r>
      <w:r w:rsidRPr="00524172">
        <w:t xml:space="preserve">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rsidR="00004CAC">
        <w:t xml:space="preserve"> </w:t>
      </w:r>
      <w:r w:rsidR="005A21EE" w:rsidRPr="00524172">
        <w:t>Under the parameters in</w:t>
      </w:r>
      <w:r w:rsidRPr="00524172">
        <w:t xml:space="preserve"> </w:t>
      </w:r>
      <w:r w:rsidR="005A21EE" w:rsidRPr="00524172">
        <w:t>the population model</w:t>
      </w:r>
      <w:r w:rsidRPr="00524172">
        <w:t>, survival through the juvenile stage (3-16 mm SL) was constantly high (98.7% · day</w:t>
      </w:r>
      <w:r w:rsidRPr="00524172">
        <w:rPr>
          <w:vertAlign w:val="superscript"/>
        </w:rPr>
        <w:t>-1</w:t>
      </w:r>
      <w:r w:rsidRPr="00524172">
        <w:t>).</w:t>
      </w:r>
      <w:r w:rsidR="00004CAC">
        <w:t xml:space="preserve"> </w:t>
      </w:r>
      <w:r w:rsidRPr="00524172">
        <w:t>Survival slightly increased after snails reached 16 mm SL (99.0% · day</w:t>
      </w:r>
      <w:r w:rsidRPr="00524172">
        <w:rPr>
          <w:vertAlign w:val="superscript"/>
        </w:rPr>
        <w:t>-1</w:t>
      </w:r>
      <w:r w:rsidRPr="00524172">
        <w:t xml:space="preserve">) and remained constant until the snails reached 500 days when survival declined to 0 which reflects the seasonal adult die-off </w:t>
      </w:r>
      <w:r w:rsidRPr="00524172">
        <w:fldChar w:fldCharType="begin" w:fldLock="1"/>
      </w:r>
      <w:r w:rsidR="009E07FF">
        <w:instrText xml:space="preserve"> ADDIN ZOTERO_ITEM CSL_CITATION {"citationID":"yR29fhpp","properties":{"formattedCitation":"(Darby et al., 2008)","plainCitation":"(Darby et al., 2008)","noteIndex":0},"citationItems":[{"id":"ScWtDa6c/L4aOIUxz","uris":["http://www.mendeley.com/documents/?uuid=fe501028-c960-4505-bb71-4558da977dcb"],"itemData":{"DOI":"10.1672/07-115.1","ISSN":"02775212","abstract":"Florida apple snails (Pomacea paludosa Say) are prey for several wetland-dependent predators, most notably for the endangered Florida snail kite (Rostrhamus sociabilis Vieillot). Management concerns for kites have been raised regarding the impacts of wetland dry downs on snails, but little data exists to validate these concerns. We simulated drying events in experimental tanks, where we observed that snail survival patterns, regardless of hydrology, were driven by a post-reproductive die off. In contrast to earlier reports of little to no dry down tolerance, we found that 70% of pre-reproductive adult-sized snails survived a 12-week dry down. Smaller size classes of snails exhibited significantly lower survival rates (&lt; 50% after eight weeks dry). Field surveys showed that 77% of egg production occurs in April-June. Our hydrologic analyses of six peninsular Florida wetlands showed that most dry downs overlapped a portion of the peak snail breeding season, and 70% of dry downs were ≤ 12 weeks in duration. Dry down timing can affect recruitment by truncating annual egg production and stranding juveniles. Dry down survival rates and seasonal patterns of egg cluster production helped define a range of hydrologic conditions that support robust apple snail populations, and illustrate why multiple characteristics of dry down events should be considered in developing target hydrologic regimes for wetland fauna. © 2008, The Society of Wetland Scientists.","author":[{"dropping-particle":"","family":"Darby","given":"Philip C.","non-dropping-particle":"","parse-names":false,"suffix":""},{"dropping-particle":"","family":"Bennetts","given":"Robert E.","non-dropping-particle":"","parse-names":false,"suffix":""},{"dropping-particle":"","family":"Percival","given":"H. Franklin","non-dropping-particle":"","parse-names":false,"suffix":""}],"container-title":"Wetlands","id":"ITEM-1","issue":"1","issued":{"date-parts":[["2008"]]},"page":"204-214","title":"Dry down impacts on apple snail (Pomacea paludosa) demography: Implications for wetland water management","type":"article-journal","volume":"28"}}],"schema":"https://github.com/citation-style-language/schema/raw/master/csl-citation.json"} </w:instrText>
      </w:r>
      <w:r w:rsidRPr="00524172">
        <w:fldChar w:fldCharType="separate"/>
      </w:r>
      <w:r w:rsidR="007954A5" w:rsidRPr="007954A5">
        <w:t>(Darby et al., 2008)</w:t>
      </w:r>
      <w:r w:rsidRPr="00524172">
        <w:fldChar w:fldCharType="end"/>
      </w:r>
      <w:r w:rsidRPr="00524172">
        <w:t>.</w:t>
      </w:r>
      <w:r w:rsidR="00004CAC">
        <w:t xml:space="preserve"> </w:t>
      </w:r>
      <w:r w:rsidRPr="00524172">
        <w:t xml:space="preserve">Alternate survival parameters were included in </w:t>
      </w:r>
      <w:r w:rsidR="005A21EE" w:rsidRPr="00524172">
        <w:t xml:space="preserve">the population model </w:t>
      </w:r>
      <w:r w:rsidRPr="00524172">
        <w:t xml:space="preserve">for conditions of hydrological drought (dry sediment surfaces in the dry season), but the drought parameters were not important for our simulations. </w:t>
      </w:r>
    </w:p>
    <w:p w14:paraId="0E148377" w14:textId="02382BDE" w:rsidR="00695B5F" w:rsidRPr="00524172" w:rsidRDefault="000C6934" w:rsidP="00C6515F">
      <w:pPr>
        <w:pStyle w:val="NATESTYLE1CommonCollege"/>
        <w:ind w:firstLine="720"/>
        <w:jc w:val="both"/>
      </w:pPr>
      <w:r w:rsidRPr="00524172">
        <w:t>To determine growth and survival parameters that controlled population growth</w:t>
      </w:r>
      <w:r w:rsidR="005A21EE" w:rsidRPr="00524172">
        <w:t>, calcula</w:t>
      </w:r>
      <w:r w:rsidRPr="00524172">
        <w:t xml:space="preserve">ted population growth through combinatorial re-assessments with different values under three different hydrological and </w:t>
      </w:r>
      <w:r w:rsidR="003F751B" w:rsidRPr="00524172">
        <w:t>two different temperature</w:t>
      </w:r>
      <w:r w:rsidRPr="00524172">
        <w:t xml:space="preserve"> regimes. </w:t>
      </w:r>
      <w:r w:rsidR="005A21EE" w:rsidRPr="00524172">
        <w:t>I</w:t>
      </w:r>
      <w:r w:rsidRPr="00524172">
        <w:t xml:space="preserve"> chose the wet condition parameters for survival to make </w:t>
      </w:r>
      <w:r w:rsidR="005A21EE" w:rsidRPr="00524172">
        <w:t>the</w:t>
      </w:r>
      <w:r w:rsidRPr="00524172">
        <w:t xml:space="preserve"> simulations most representative of the sloughs in the ridge-slough landscape which best resembles the hydrologic conditions in LILA’s deep slough habitat during this study.</w:t>
      </w:r>
      <w:r w:rsidR="00004CAC">
        <w:t xml:space="preserve"> </w:t>
      </w:r>
      <w:r w:rsidR="00205945" w:rsidRPr="00524172">
        <w:t xml:space="preserve"> Befor</w:t>
      </w:r>
      <w:r w:rsidR="005F05EC" w:rsidRPr="00524172">
        <w:t xml:space="preserve">e </w:t>
      </w:r>
      <w:r w:rsidR="005A21EE" w:rsidRPr="00524172">
        <w:t>I</w:t>
      </w:r>
      <w:r w:rsidR="005F05EC" w:rsidRPr="00524172">
        <w:t xml:space="preserve"> started simulations aimed at varying growth and survival parameters under different hydrological and temperature regimes, </w:t>
      </w:r>
      <w:r w:rsidR="005A21EE" w:rsidRPr="00524172">
        <w:t>I</w:t>
      </w:r>
      <w:r w:rsidR="005F05EC" w:rsidRPr="00524172">
        <w:t xml:space="preserve"> wanted to obtain an initial population size that had a stable size structure.</w:t>
      </w:r>
      <w:r w:rsidR="00004CAC">
        <w:t xml:space="preserve"> </w:t>
      </w:r>
      <w:r w:rsidRPr="00524172">
        <w:t xml:space="preserve">To </w:t>
      </w:r>
      <w:r w:rsidR="005F05EC" w:rsidRPr="00524172">
        <w:t>find a stable size-structure</w:t>
      </w:r>
      <w:r w:rsidRPr="00524172">
        <w:t xml:space="preserve">, </w:t>
      </w:r>
      <w:r w:rsidR="005A21EE" w:rsidRPr="00524172">
        <w:t>I</w:t>
      </w:r>
      <w:r w:rsidRPr="00524172">
        <w:t xml:space="preserve"> used one year of depth data (January </w:t>
      </w:r>
      <w:r w:rsidRPr="00524172">
        <w:lastRenderedPageBreak/>
        <w:t>1</w:t>
      </w:r>
      <w:r w:rsidRPr="00524172">
        <w:rPr>
          <w:vertAlign w:val="superscript"/>
        </w:rPr>
        <w:t>st</w:t>
      </w:r>
      <w:r w:rsidRPr="00524172">
        <w:t xml:space="preserve"> to December 31</w:t>
      </w:r>
      <w:r w:rsidRPr="00524172">
        <w:rPr>
          <w:vertAlign w:val="superscript"/>
        </w:rPr>
        <w:t>st</w:t>
      </w:r>
      <w:r w:rsidRPr="00524172">
        <w:t xml:space="preserve">, 2020) taken from DBHYDRO’s depth transponder in LILA’s wetland M2, and one year of air temperature data taken from </w:t>
      </w:r>
      <w:r w:rsidR="005A21EE" w:rsidRPr="00524172">
        <w:t xml:space="preserve">the </w:t>
      </w:r>
      <w:r w:rsidRPr="00524172">
        <w:t>transponder nearest to LILA in West Palm Beach, FL (transponder coordinates: 26.6548⁰N, 80.0669⁰W).</w:t>
      </w:r>
      <w:r w:rsidR="00004CAC">
        <w:t xml:space="preserve"> </w:t>
      </w:r>
      <w:r w:rsidR="00205945" w:rsidRPr="00524172">
        <w:t>T</w:t>
      </w:r>
      <w:r w:rsidRPr="00524172">
        <w:t>he depths and temperatures from M2 were repeated for ten years</w:t>
      </w:r>
      <w:r w:rsidR="00205945" w:rsidRPr="00524172">
        <w:t xml:space="preserve">. Using </w:t>
      </w:r>
      <w:r w:rsidR="003A5043" w:rsidRPr="00524172">
        <w:t xml:space="preserve">the </w:t>
      </w:r>
      <w:r w:rsidR="006C3488" w:rsidRPr="00524172">
        <w:t>10-year</w:t>
      </w:r>
      <w:r w:rsidR="003A5043" w:rsidRPr="00524172">
        <w:t xml:space="preserve"> repeats of M2’s hydrological and </w:t>
      </w:r>
      <w:r w:rsidR="006C3488" w:rsidRPr="00524172">
        <w:t>temperature conditions</w:t>
      </w:r>
      <w:r w:rsidR="005F05EC" w:rsidRPr="00524172">
        <w:t>,</w:t>
      </w:r>
      <w:r w:rsidR="00205945" w:rsidRPr="00524172">
        <w:t xml:space="preserve"> </w:t>
      </w:r>
      <w:r w:rsidR="003A5043" w:rsidRPr="00524172">
        <w:t>a</w:t>
      </w:r>
      <w:r w:rsidR="005F05EC" w:rsidRPr="00524172">
        <w:t xml:space="preserve"> simulation was</w:t>
      </w:r>
      <w:r w:rsidR="003A5043" w:rsidRPr="00524172">
        <w:t xml:space="preserve"> initiated using </w:t>
      </w:r>
      <w:r w:rsidR="006C3488" w:rsidRPr="00524172">
        <w:t>100 hatchlings and then was</w:t>
      </w:r>
      <w:r w:rsidR="00205945" w:rsidRPr="00524172">
        <w:t xml:space="preserve"> run</w:t>
      </w:r>
      <w:r w:rsidR="00860882" w:rsidRPr="00524172">
        <w:t xml:space="preserve"> across the 10-year repeats</w:t>
      </w:r>
      <w:r w:rsidR="00205945" w:rsidRPr="00524172">
        <w:t xml:space="preserve"> </w:t>
      </w:r>
      <w:r w:rsidR="003A5043" w:rsidRPr="00524172">
        <w:t>using</w:t>
      </w:r>
      <w:r w:rsidR="00205945" w:rsidRPr="00524172">
        <w:t xml:space="preserve"> </w:t>
      </w:r>
      <w:r w:rsidR="00860882" w:rsidRPr="00524172">
        <w:t>the population model’s original</w:t>
      </w:r>
      <w:r w:rsidRPr="00524172">
        <w:t xml:space="preserve"> </w:t>
      </w:r>
      <w:r w:rsidR="00205945" w:rsidRPr="00524172">
        <w:t>growth and juvenile survival</w:t>
      </w:r>
      <w:r w:rsidR="003A5043" w:rsidRPr="00524172">
        <w:t xml:space="preserve"> parameters</w:t>
      </w:r>
      <w:r w:rsidR="006C3488" w:rsidRPr="00524172">
        <w:t>.</w:t>
      </w:r>
      <w:r w:rsidR="00004CAC">
        <w:t xml:space="preserve"> </w:t>
      </w:r>
      <w:r w:rsidR="006C3488" w:rsidRPr="00524172">
        <w:t>I tested for differences between three</w:t>
      </w:r>
      <w:r w:rsidR="00936070" w:rsidRPr="00524172">
        <w:t xml:space="preserve"> different starting hatchling numbers (100, 1000, and 10000 hatchlings)</w:t>
      </w:r>
      <w:r w:rsidR="006C3488" w:rsidRPr="00524172">
        <w:t>, but s</w:t>
      </w:r>
      <w:r w:rsidR="00936070" w:rsidRPr="00524172">
        <w:t>tarting size did not influence the population growth rates</w:t>
      </w:r>
      <w:r w:rsidRPr="00524172">
        <w:t>.</w:t>
      </w:r>
      <w:r w:rsidR="00004CAC">
        <w:t xml:space="preserve"> </w:t>
      </w:r>
    </w:p>
    <w:p w14:paraId="41E3162E" w14:textId="214E85A7" w:rsidR="007A1072" w:rsidRPr="00524172" w:rsidRDefault="000C6934" w:rsidP="00C6515F">
      <w:pPr>
        <w:pStyle w:val="NATESTYLE1CommonCollege"/>
        <w:ind w:firstLine="720"/>
        <w:jc w:val="both"/>
      </w:pPr>
      <w:r w:rsidRPr="00524172">
        <w:t xml:space="preserve">Following this 10-year </w:t>
      </w:r>
      <w:r w:rsidR="006C3488" w:rsidRPr="00524172">
        <w:t>simulation to find a stable size structure</w:t>
      </w:r>
      <w:r w:rsidRPr="00524172">
        <w:t xml:space="preserve">, </w:t>
      </w:r>
      <w:r w:rsidR="00860882" w:rsidRPr="00524172">
        <w:t>I</w:t>
      </w:r>
      <w:r w:rsidRPr="00524172">
        <w:t xml:space="preserve"> </w:t>
      </w:r>
      <w:r w:rsidR="006C3488" w:rsidRPr="00524172">
        <w:t xml:space="preserve">obtained </w:t>
      </w:r>
      <w:r w:rsidRPr="00524172">
        <w:t>three different hydrologic and temperature regimes</w:t>
      </w:r>
      <w:r w:rsidR="006C3488" w:rsidRPr="00524172">
        <w:t xml:space="preserve"> that varied in reproductive quality</w:t>
      </w:r>
      <w:r w:rsidRPr="00524172">
        <w:t xml:space="preserve">. (1) </w:t>
      </w:r>
      <w:r w:rsidR="00860882" w:rsidRPr="00524172">
        <w:t>I obtained</w:t>
      </w:r>
      <w:r w:rsidR="00936070" w:rsidRPr="00524172">
        <w:t xml:space="preserve"> a hydro-pattern that is deeper in</w:t>
      </w:r>
      <w:r w:rsidR="00860882" w:rsidRPr="00524172">
        <w:t xml:space="preserve"> the</w:t>
      </w:r>
      <w:r w:rsidR="00936070" w:rsidRPr="00524172">
        <w:t xml:space="preserve"> </w:t>
      </w:r>
      <w:r w:rsidR="00355C77" w:rsidRPr="00524172">
        <w:t>wet season of 2020</w:t>
      </w:r>
      <w:r w:rsidR="00936070" w:rsidRPr="00524172">
        <w:t xml:space="preserve"> but reached similar low points to the hydro-pattern</w:t>
      </w:r>
      <w:r w:rsidR="00355C77" w:rsidRPr="00524172">
        <w:t>s</w:t>
      </w:r>
      <w:r w:rsidR="00936070" w:rsidRPr="00524172">
        <w:t xml:space="preserve"> in wetland M2</w:t>
      </w:r>
      <w:r w:rsidR="00355C77" w:rsidRPr="00524172">
        <w:t xml:space="preserve"> and M4 (see M1 hydro-pattern in Chapter 1). Temperatures were taken from</w:t>
      </w:r>
      <w:r w:rsidRPr="00524172">
        <w:t xml:space="preserve"> West Palm Beach in 2020.</w:t>
      </w:r>
      <w:r w:rsidR="00355C77" w:rsidRPr="00524172">
        <w:t xml:space="preserve"> The deeper water is less ideal for reproduction (see Chapter 1).</w:t>
      </w:r>
      <w:r w:rsidR="00004CAC">
        <w:t xml:space="preserve"> </w:t>
      </w:r>
      <w:r w:rsidRPr="00524172">
        <w:t xml:space="preserve">Next, (2) </w:t>
      </w:r>
      <w:r w:rsidR="00860882" w:rsidRPr="00524172">
        <w:t>I obtained</w:t>
      </w:r>
      <w:r w:rsidRPr="00524172">
        <w:t xml:space="preserve"> the hydro-pattern in M2 (shallower conditions; depths &lt; 65 cm in summer)</w:t>
      </w:r>
      <w:r w:rsidR="00355C77" w:rsidRPr="00524172">
        <w:t xml:space="preserve"> </w:t>
      </w:r>
      <w:r w:rsidRPr="00524172">
        <w:t>and the same temperatures in West Palm Beach in 2020.</w:t>
      </w:r>
      <w:r w:rsidR="00004CAC">
        <w:t xml:space="preserve"> </w:t>
      </w:r>
      <w:r w:rsidRPr="00524172">
        <w:t xml:space="preserve">Lastly, (3) </w:t>
      </w:r>
      <w:r w:rsidR="00860882" w:rsidRPr="00524172">
        <w:t>I obtained</w:t>
      </w:r>
      <w:r w:rsidRPr="00524172">
        <w:t xml:space="preserve"> static depth</w:t>
      </w:r>
      <w:r w:rsidR="00860882" w:rsidRPr="00524172">
        <w:t>s</w:t>
      </w:r>
      <w:r w:rsidRPr="00524172">
        <w:t xml:space="preserve"> and temperature</w:t>
      </w:r>
      <w:r w:rsidR="00860882" w:rsidRPr="00524172">
        <w:t>s</w:t>
      </w:r>
      <w:r w:rsidRPr="00524172">
        <w:t xml:space="preserve"> of 50 cm and 27⁰C.</w:t>
      </w:r>
      <w:r w:rsidR="00004CAC">
        <w:t xml:space="preserve"> </w:t>
      </w:r>
      <w:r w:rsidRPr="00524172">
        <w:t xml:space="preserve">50 cm and 27⁰C were the ideal depths and temperatures for reproduction in </w:t>
      </w:r>
      <w:r w:rsidR="00860882" w:rsidRPr="00524172">
        <w:t>the population model</w:t>
      </w:r>
      <w:r w:rsidRPr="00524172">
        <w:t>, so this set of simulations would represent the maximum amount of reproduction possible.</w:t>
      </w:r>
      <w:r w:rsidR="00004CAC">
        <w:t xml:space="preserve"> </w:t>
      </w:r>
      <w:r w:rsidR="00860882" w:rsidRPr="00524172">
        <w:t xml:space="preserve">I repeated each hydrologic and temperature regime for 5 years. </w:t>
      </w:r>
    </w:p>
    <w:p w14:paraId="46304752" w14:textId="2DD1E3FE" w:rsidR="007A1072" w:rsidRPr="00524172" w:rsidRDefault="00BC5E7A" w:rsidP="00C6515F">
      <w:pPr>
        <w:pStyle w:val="NATESTYLE1CommonCollege"/>
        <w:ind w:firstLine="720"/>
        <w:jc w:val="both"/>
      </w:pPr>
      <w:r w:rsidRPr="00524172">
        <w:t>Under each hydrol</w:t>
      </w:r>
      <w:r w:rsidR="006C3488" w:rsidRPr="00524172">
        <w:t>o</w:t>
      </w:r>
      <w:r w:rsidRPr="00524172">
        <w:t>g</w:t>
      </w:r>
      <w:r w:rsidR="006C3488" w:rsidRPr="00524172">
        <w:t>i</w:t>
      </w:r>
      <w:r w:rsidRPr="00524172">
        <w:t>cal and temperature regime, simulations were run under differing combinations of the parameters k</w:t>
      </w:r>
      <w:r w:rsidRPr="00524172">
        <w:rPr>
          <w:vertAlign w:val="subscript"/>
        </w:rPr>
        <w:t>growth</w:t>
      </w:r>
      <w:r w:rsidRPr="00524172">
        <w:t>, Surv</w:t>
      </w:r>
      <w:r w:rsidRPr="00524172">
        <w:rPr>
          <w:vertAlign w:val="subscript"/>
        </w:rPr>
        <w:t>1</w:t>
      </w:r>
      <w:r w:rsidRPr="00524172">
        <w:t>,</w:t>
      </w:r>
      <w:r w:rsidR="00860882" w:rsidRPr="00524172">
        <w:t xml:space="preserve"> and</w:t>
      </w:r>
      <w:r w:rsidRPr="00524172">
        <w:t xml:space="preserve"> Surv</w:t>
      </w:r>
      <w:r w:rsidRPr="00524172">
        <w:rPr>
          <w:vertAlign w:val="subscript"/>
        </w:rPr>
        <w:t>2</w:t>
      </w:r>
      <w:r w:rsidRPr="00524172">
        <w:t>.</w:t>
      </w:r>
      <w:r w:rsidR="00004CAC">
        <w:t xml:space="preserve"> </w:t>
      </w:r>
      <w:r w:rsidRPr="00524172">
        <w:t>k</w:t>
      </w:r>
      <w:r w:rsidRPr="00524172">
        <w:rPr>
          <w:vertAlign w:val="subscript"/>
        </w:rPr>
        <w:t>growth</w:t>
      </w:r>
      <w:r w:rsidRPr="00524172">
        <w:t xml:space="preserve"> values were allowed to vary from 0.01 to 0.09 using increments of 0.005 and the three juvenile survival parameters for wet conditions were decreased by 5%, 10% 15%, 20%, 30% and 40% of the starting values (0.987 day</w:t>
      </w:r>
      <w:r w:rsidRPr="00524172">
        <w:rPr>
          <w:vertAlign w:val="superscript"/>
        </w:rPr>
        <w:t>-1</w:t>
      </w:r>
      <w:r w:rsidRPr="00524172">
        <w:t>).</w:t>
      </w:r>
      <w:r w:rsidR="00004CAC">
        <w:t xml:space="preserve"> </w:t>
      </w:r>
      <w:r w:rsidR="00205945" w:rsidRPr="00524172">
        <w:t>Simulation</w:t>
      </w:r>
      <w:r w:rsidR="00953997" w:rsidRPr="00524172">
        <w:t>s</w:t>
      </w:r>
      <w:r w:rsidR="00205945" w:rsidRPr="00524172">
        <w:t xml:space="preserve"> were run under all combinations of the </w:t>
      </w:r>
      <w:r w:rsidR="00953997" w:rsidRPr="00524172">
        <w:t xml:space="preserve">variations in the </w:t>
      </w:r>
      <w:r w:rsidR="00205945" w:rsidRPr="00524172">
        <w:t xml:space="preserve">four parameters </w:t>
      </w:r>
      <w:r w:rsidR="000C6934" w:rsidRPr="00524172">
        <w:t>(n</w:t>
      </w:r>
      <w:r w:rsidR="000C6934" w:rsidRPr="00524172">
        <w:rPr>
          <w:vertAlign w:val="subscript"/>
        </w:rPr>
        <w:t>simulations</w:t>
      </w:r>
      <w:r w:rsidR="000C6934" w:rsidRPr="00524172">
        <w:t xml:space="preserve"> = </w:t>
      </w:r>
      <w:r w:rsidR="00A60D3A" w:rsidRPr="00524172">
        <w:lastRenderedPageBreak/>
        <w:t>833</w:t>
      </w:r>
      <w:r w:rsidR="000C6934" w:rsidRPr="00524172">
        <w:t xml:space="preserve"> per depth and temperature regime).</w:t>
      </w:r>
      <w:r w:rsidR="00004CAC">
        <w:t xml:space="preserve"> </w:t>
      </w:r>
      <w:r w:rsidR="000C6934" w:rsidRPr="00524172">
        <w:t>The population size on every simulated February 1</w:t>
      </w:r>
      <w:r w:rsidR="000C6934" w:rsidRPr="00524172">
        <w:rPr>
          <w:vertAlign w:val="superscript"/>
        </w:rPr>
        <w:t>st</w:t>
      </w:r>
      <w:r w:rsidR="000C6934" w:rsidRPr="00524172">
        <w:t xml:space="preserve"> was taken to calculate an annual population growth rate (e.g., λ</w:t>
      </w:r>
      <w:r w:rsidR="000C6934" w:rsidRPr="00524172">
        <w:rPr>
          <w:vertAlign w:val="subscript"/>
        </w:rPr>
        <w:t>i</w:t>
      </w:r>
      <w:r w:rsidR="000C6934" w:rsidRPr="00524172">
        <w:t xml:space="preserve"> = N</w:t>
      </w:r>
      <w:r w:rsidR="000C6934" w:rsidRPr="00524172">
        <w:rPr>
          <w:vertAlign w:val="subscript"/>
        </w:rPr>
        <w:t>i</w:t>
      </w:r>
      <w:r w:rsidR="000C6934" w:rsidRPr="00524172">
        <w:t>/N</w:t>
      </w:r>
      <w:r w:rsidR="000C6934" w:rsidRPr="00524172">
        <w:rPr>
          <w:vertAlign w:val="subscript"/>
        </w:rPr>
        <w:t>i+1</w:t>
      </w:r>
      <w:r w:rsidR="000C6934" w:rsidRPr="00524172">
        <w:t>; where i = year).</w:t>
      </w:r>
      <w:r w:rsidR="00004CAC">
        <w:t xml:space="preserve"> </w:t>
      </w:r>
      <w:r w:rsidR="000C6934" w:rsidRPr="00524172">
        <w:t>February 1</w:t>
      </w:r>
      <w:r w:rsidR="000C6934" w:rsidRPr="00524172">
        <w:rPr>
          <w:vertAlign w:val="superscript"/>
        </w:rPr>
        <w:t xml:space="preserve">st </w:t>
      </w:r>
      <w:r w:rsidR="000C6934" w:rsidRPr="00524172">
        <w:softHyphen/>
        <w:t xml:space="preserve">was used because it corresponded to the day when </w:t>
      </w:r>
      <w:r w:rsidR="00A60D3A" w:rsidRPr="00524172">
        <w:t xml:space="preserve">the population model </w:t>
      </w:r>
      <w:r w:rsidR="000C6934" w:rsidRPr="00524172">
        <w:t>initiates the reproductive season. The geometric average of the annual population growth rates over 5 years was taken to obtain a λ</w:t>
      </w:r>
      <w:r w:rsidR="000C6934" w:rsidRPr="00524172">
        <w:rPr>
          <w:vertAlign w:val="subscript"/>
        </w:rPr>
        <w:t>av</w:t>
      </w:r>
      <w:r w:rsidR="00953997" w:rsidRPr="00524172">
        <w:rPr>
          <w:vertAlign w:val="subscript"/>
        </w:rPr>
        <w:t>g</w:t>
      </w:r>
      <w:r w:rsidR="000C6934" w:rsidRPr="00524172">
        <w:t>.</w:t>
      </w:r>
      <w:r w:rsidR="00004CAC">
        <w:t xml:space="preserve"> </w:t>
      </w:r>
      <w:r w:rsidR="000C6934" w:rsidRPr="00524172">
        <w:t>The intrinsic rate of increase (r, a per capita rate of change) was then calculated by taking the natural logarithm of λ</w:t>
      </w:r>
      <w:r w:rsidR="000C6934" w:rsidRPr="00524172">
        <w:rPr>
          <w:vertAlign w:val="subscript"/>
        </w:rPr>
        <w:t>av</w:t>
      </w:r>
      <w:r w:rsidR="00953997" w:rsidRPr="00524172">
        <w:rPr>
          <w:vertAlign w:val="subscript"/>
        </w:rPr>
        <w:t>g</w:t>
      </w:r>
      <w:r w:rsidR="000C6934" w:rsidRPr="00524172">
        <w:t>. When r</w:t>
      </w:r>
      <w:r w:rsidR="000C6934" w:rsidRPr="00524172" w:rsidDel="00595EDE">
        <w:t xml:space="preserve"> </w:t>
      </w:r>
      <w:r w:rsidR="000C6934" w:rsidRPr="00524172">
        <w:t>= 0 a population is at replacement, when r &lt; 0 a population is declining, and when r &gt; 0 a population is increasing.</w:t>
      </w:r>
      <w:r w:rsidR="00004CAC">
        <w:t xml:space="preserve"> </w:t>
      </w:r>
    </w:p>
    <w:p w14:paraId="7EE42D38" w14:textId="502502FF" w:rsidR="007A1072" w:rsidRPr="00524172" w:rsidRDefault="000C6934" w:rsidP="00C6515F">
      <w:pPr>
        <w:pStyle w:val="NATESTYLE1CommonCollege"/>
        <w:spacing w:after="240"/>
        <w:ind w:firstLine="720"/>
        <w:jc w:val="both"/>
      </w:pPr>
      <w:r w:rsidRPr="00524172">
        <w:t xml:space="preserve">The results of the simulations were used to identify combinations of growth and survival of juveniles that determined thresholds (r = 0) for population growth given </w:t>
      </w:r>
      <w:r w:rsidR="00A60D3A" w:rsidRPr="00524172">
        <w:t>the</w:t>
      </w:r>
      <w:r w:rsidRPr="00524172">
        <w:t xml:space="preserve"> three different depth and temperature regimes.</w:t>
      </w:r>
      <w:r w:rsidR="00004CAC">
        <w:t xml:space="preserve"> </w:t>
      </w:r>
      <w:r w:rsidRPr="00524172">
        <w:t xml:space="preserve">Although the simulations were conducted with individualized parameters for the three age classes, </w:t>
      </w:r>
      <w:r w:rsidR="00A60D3A" w:rsidRPr="00524172">
        <w:t>I</w:t>
      </w:r>
      <w:r w:rsidRPr="00524172">
        <w:t xml:space="preserve"> reduced dimensionality to aid in interpretation by multiplying the </w:t>
      </w:r>
      <w:r w:rsidR="00A60D3A" w:rsidRPr="00524172">
        <w:t>two</w:t>
      </w:r>
      <w:r w:rsidRPr="00524172">
        <w:t xml:space="preserve"> juvenile survival probabilities which </w:t>
      </w:r>
      <w:r w:rsidR="00A60D3A" w:rsidRPr="00524172">
        <w:t>I</w:t>
      </w:r>
      <w:r w:rsidRPr="00524172">
        <w:t xml:space="preserve"> named cumulative juvenile survival (CJS; Figure 1A).</w:t>
      </w:r>
      <w:r w:rsidR="00004CAC">
        <w:t xml:space="preserve"> </w:t>
      </w:r>
      <w:r w:rsidRPr="00524172">
        <w:t>At each level of k</w:t>
      </w:r>
      <w:r w:rsidRPr="00524172">
        <w:rPr>
          <w:vertAlign w:val="subscript"/>
        </w:rPr>
        <w:t>growth</w:t>
      </w:r>
      <w:r w:rsidRPr="00524172">
        <w:t xml:space="preserve">, the intrinsic rate of increase (r) was regressed (Ordinary Least Squared-OLS) as a function of </w:t>
      </w:r>
      <w:r w:rsidR="00A60D3A" w:rsidRPr="00524172">
        <w:t>CJS</w:t>
      </w:r>
      <w:r w:rsidRPr="00524172">
        <w:t>, then the regression equation was used to solve for the CJS for which r = 0. The combinations of individual growth (k</w:t>
      </w:r>
      <w:r w:rsidRPr="00524172">
        <w:rPr>
          <w:vertAlign w:val="subscript"/>
        </w:rPr>
        <w:t>growth</w:t>
      </w:r>
      <w:r w:rsidRPr="00524172">
        <w:t xml:space="preserve">) and juvenile survival (CJS) were plotted as </w:t>
      </w:r>
      <w:r w:rsidR="00A60D3A" w:rsidRPr="00524172">
        <w:t>zero population-growth isoclines.</w:t>
      </w:r>
      <w:r w:rsidRPr="00524172">
        <w:t xml:space="preserve"> </w:t>
      </w:r>
      <w:r w:rsidR="00C449F3" w:rsidRPr="00524172">
        <w:t>T</w:t>
      </w:r>
      <w:r w:rsidR="00A60D3A" w:rsidRPr="00524172">
        <w:t xml:space="preserve">he population model </w:t>
      </w:r>
      <w:r w:rsidRPr="00524172">
        <w:t xml:space="preserve">parameters and </w:t>
      </w:r>
      <w:r w:rsidR="00A60D3A" w:rsidRPr="00524172">
        <w:t xml:space="preserve">the </w:t>
      </w:r>
      <w:r w:rsidRPr="00524172">
        <w:t xml:space="preserve">parameters </w:t>
      </w:r>
      <w:r w:rsidR="00A60D3A" w:rsidRPr="00524172">
        <w:t>measured</w:t>
      </w:r>
      <w:r w:rsidRPr="00524172">
        <w:t xml:space="preserve"> independently at LILA</w:t>
      </w:r>
      <w:r w:rsidR="00B260FD" w:rsidRPr="00524172">
        <w:t xml:space="preserve"> </w:t>
      </w:r>
      <w:r w:rsidR="00A60D3A" w:rsidRPr="00524172">
        <w:t>were compared to these isoclines.</w:t>
      </w:r>
    </w:p>
    <w:bookmarkEnd w:id="3"/>
    <w:p w14:paraId="682421B9" w14:textId="727F45A0" w:rsidR="007A1072" w:rsidRPr="00C6515F" w:rsidRDefault="00B260FD" w:rsidP="00C6515F">
      <w:pPr>
        <w:pStyle w:val="Heading1"/>
      </w:pPr>
      <w:r w:rsidRPr="00524172">
        <w:t>Results</w:t>
      </w:r>
    </w:p>
    <w:p w14:paraId="2E8F6D84" w14:textId="5408C72C" w:rsidR="00B260FD" w:rsidRDefault="007A4531" w:rsidP="00C6515F">
      <w:pPr>
        <w:pStyle w:val="Heading2"/>
      </w:pPr>
      <w:r w:rsidRPr="00524172">
        <w:t>Empirical Measures of Survival and Individual Growth</w:t>
      </w:r>
    </w:p>
    <w:p w14:paraId="3E0E0C9E" w14:textId="7BE63E1B" w:rsidR="00004CAC" w:rsidRPr="00524172" w:rsidRDefault="00B260FD" w:rsidP="00C6515F">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 xml:space="preserve">Daily survival across all sizes was 0.862. The daily cumulative survival for smaller </w:t>
      </w:r>
      <w:r w:rsidRPr="00524172">
        <w:lastRenderedPageBreak/>
        <w:t>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CJS = 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r w:rsidR="00BB666A" w:rsidRPr="00524172">
        <w:t>exclosure</w:t>
      </w:r>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B. lutarium</w:t>
      </w:r>
      <w:r w:rsidR="00E9210A" w:rsidRPr="00524172">
        <w:t xml:space="preserve"> and all snails had been eaten by the end of the experiment.</w:t>
      </w:r>
    </w:p>
    <w:p w14:paraId="05297E78" w14:textId="2FEFE7BE" w:rsidR="00004CAC" w:rsidRPr="00524172"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ΔAICc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18E0B206" w14:textId="06F639A4" w:rsidR="00004CAC" w:rsidRPr="00524172"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lastRenderedPageBreak/>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1D397B0" w14:textId="3510F28C" w:rsidR="00004CAC" w:rsidRPr="00524172" w:rsidRDefault="00B260FD" w:rsidP="00C6515F">
      <w:pPr>
        <w:pStyle w:val="NATESTYLE1CommonCollege"/>
        <w:spacing w:before="240" w:after="240"/>
        <w:ind w:firstLine="720"/>
        <w:jc w:val="both"/>
      </w:pPr>
      <w:r w:rsidRPr="00524172">
        <w:t>SGR was negatively correlated with initial size in the dry season, wet, and when both seasons were combined (</w:t>
      </w:r>
      <w:r w:rsidR="00BB666A" w:rsidRPr="00524172">
        <w:t>Figure S2.</w:t>
      </w:r>
      <w:r w:rsidR="003D13DE" w:rsidRPr="00524172">
        <w:t>3</w:t>
      </w:r>
      <w:r w:rsidR="00E9210A" w:rsidRPr="00524172">
        <w:t>; Table S2.1</w:t>
      </w:r>
      <w:r w:rsidRPr="00524172">
        <w:t>).</w:t>
      </w:r>
      <w:r w:rsidR="00004CAC">
        <w:t xml:space="preserve"> </w:t>
      </w:r>
      <w:r w:rsidRPr="00524172">
        <w:t>k</w:t>
      </w:r>
      <w:r w:rsidRPr="00524172">
        <w:rPr>
          <w:vertAlign w:val="subscript"/>
        </w:rPr>
        <w:t>growth</w:t>
      </w:r>
      <w:r w:rsidRPr="00524172">
        <w:t xml:space="preserve"> was higher in the wet season than in the dry season </w:t>
      </w:r>
      <w:r w:rsidR="00FD6AF5" w:rsidRPr="00524172">
        <w:t>(Figure S2.3; Table S2.1)</w:t>
      </w:r>
      <w:r w:rsidRPr="00524172">
        <w:t>.</w:t>
      </w:r>
    </w:p>
    <w:bookmarkEnd w:id="4"/>
    <w:p w14:paraId="7B95B5AB" w14:textId="700C4A73" w:rsidR="00004CAC" w:rsidRPr="00C6515F" w:rsidRDefault="00B260FD" w:rsidP="00C6515F">
      <w:pPr>
        <w:pStyle w:val="Heading2"/>
      </w:pPr>
      <w:r w:rsidRPr="00524172">
        <w:t>Seasonal Population Level Effects</w:t>
      </w:r>
    </w:p>
    <w:p w14:paraId="19AFC68E" w14:textId="665508D9" w:rsidR="00004CAC" w:rsidRPr="00524172" w:rsidRDefault="00B260FD" w:rsidP="00C6515F">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2F53949F" w14:textId="42153AF5" w:rsidR="00004CAC" w:rsidRPr="00524172" w:rsidRDefault="00B260FD" w:rsidP="00524172">
      <w:pPr>
        <w:pStyle w:val="NATESTYLE1CommonCollege"/>
        <w:spacing w:after="240"/>
        <w:jc w:val="both"/>
      </w:pPr>
      <w:r w:rsidRPr="00524172">
        <w:tab/>
        <w:t xml:space="preserve">The measured survival parameters and growth estimates for juvenile apple snails in LILA wetlands were lower than those in </w:t>
      </w:r>
      <w:r w:rsidR="00D73D02" w:rsidRPr="00524172">
        <w:t>the population model</w:t>
      </w:r>
      <w:r w:rsidRPr="00524172">
        <w:t>.</w:t>
      </w:r>
      <w:r w:rsidR="00004CAC">
        <w:t xml:space="preserve"> </w:t>
      </w:r>
      <w:r w:rsidRPr="00524172">
        <w:t xml:space="preserve">Using the </w:t>
      </w:r>
      <w:r w:rsidRPr="00524172">
        <w:rPr>
          <w:i/>
          <w:iCs/>
        </w:rPr>
        <w:t>in situ</w:t>
      </w:r>
      <w:r w:rsidRPr="00524172">
        <w:t xml:space="preserve"> growth and survival parameters in the wetland resulted in predictions of declining populations (Figure 3).</w:t>
      </w:r>
      <w:r w:rsidR="00004CAC">
        <w:t xml:space="preserve"> </w:t>
      </w:r>
      <w:r w:rsidRPr="00524172">
        <w:t>Predicted population growth rate was less negative using wet season growth rates and CJS than dry season parameters (Figure 3). Survival rates in the absence of predators were sufficiently high to predict growing populations for all three hydrologic scenarios (Figure 3).</w:t>
      </w:r>
      <w:r w:rsidR="00004CAC">
        <w:t xml:space="preserve"> </w:t>
      </w:r>
      <w:r w:rsidRPr="00524172">
        <w:t>Altering the environmental conditions to maximize reproductive output by adult snails, had almost no qualitative effect on the predictions (see Figure 3C).</w:t>
      </w:r>
      <w:r w:rsidR="00004CAC">
        <w:t xml:space="preserve"> </w:t>
      </w:r>
      <w:r w:rsidRPr="00524172">
        <w:t>The only change was that wet season parameters under the optimized reproductive conditions had 95% confidence intervals overlapping the isocline (Figure 3C).</w:t>
      </w:r>
      <w:bookmarkEnd w:id="5"/>
      <w:r w:rsidR="00004CAC">
        <w:t xml:space="preserve"> </w:t>
      </w:r>
    </w:p>
    <w:p w14:paraId="53B1B07C" w14:textId="3B742FA8" w:rsidR="00B260FD" w:rsidRDefault="00B260FD" w:rsidP="00C6515F">
      <w:pPr>
        <w:pStyle w:val="Heading1"/>
      </w:pPr>
      <w:r w:rsidRPr="00524172">
        <w:lastRenderedPageBreak/>
        <w:t>Discussion</w:t>
      </w:r>
    </w:p>
    <w:p w14:paraId="79806724" w14:textId="0E999544" w:rsidR="00004CAC" w:rsidRPr="00524172"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Independent meaures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7" w:name="_Hlk98959603"/>
      <w:bookmarkEnd w:id="6"/>
      <w:r w:rsidRPr="00524172">
        <w:t xml:space="preserve">Seasons affecting survival </w:t>
      </w:r>
    </w:p>
    <w:p w14:paraId="6D15ED4F" w14:textId="2D95936F" w:rsidR="00004CAC" w:rsidRPr="00524172" w:rsidRDefault="0095373A" w:rsidP="00C6515F">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w:t>
      </w:r>
      <w:r w:rsidRPr="00524172">
        <w:lastRenderedPageBreak/>
        <w:t>abundance and low capture probabilities</w:t>
      </w:r>
      <w:r w:rsidR="00BC1534" w:rsidRPr="00524172">
        <w:fldChar w:fldCharType="begin" w:fldLock="1"/>
      </w:r>
      <w:r w:rsidR="009E07FF">
        <w:instrText xml:space="preserve"> ADDIN ZOTERO_ITEM CSL_CITATION {"citationID":"NfTAc00B","properties":{"formattedCitation":"(Drumheller et al., 2022; Gutierre et al., 2019)","plainCitation":"(Drumheller et al., 2022; Gutierre et al., 2019)","noteIndex":0},"citationItems":[{"id":"ScWtDa6c/PHVVA5DV","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ScWtDa6c/Myu0OQFk","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7954A5" w:rsidRPr="007954A5">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9E07FF">
        <w:instrText xml:space="preserve"> ADDIN ZOTERO_ITEM CSL_CITATION {"citationID":"gB7TAJrp","properties":{"formattedCitation":"(Baker &amp; Waltham, 2020)","plainCitation":"(Baker &amp; Waltham, 2020)","noteIndex":0},"citationItems":[{"id":"ScWtDa6c/9CvFHuLD","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7954A5" w:rsidRPr="007954A5">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2F364A" w:rsidRPr="00524172">
        <w:fldChar w:fldCharType="begin" w:fldLock="1"/>
      </w:r>
      <w:r w:rsidR="009E07FF">
        <w:instrText xml:space="preserve"> ADDIN ZOTERO_ITEM CSL_CITATION {"citationID":"Z5quU9rb","properties":{"formattedCitation":"(Snyder &amp; Snyder, 1971)","plainCitation":"(Snyder &amp; Snyder, 1971)","noteIndex":0},"citationItems":[{"id":"ScWtDa6c/7y7vCTmg","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7954A5" w:rsidRPr="007954A5">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9E07FF">
        <w:instrText xml:space="preserve"> ADDIN ZOTERO_ITEM CSL_CITATION {"citationID":"l1ZAXJAC","properties":{"formattedCitation":"(Siegfried et al., 2022)","plainCitation":"(Siegfried et al., 2022)","noteIndex":0},"citationItems":[{"id":"ScWtDa6c/bA4BYl3m","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7954A5" w:rsidRPr="007954A5">
        <w:t>(Siegfried et al., 2022)</w:t>
      </w:r>
      <w:r w:rsidR="0091536A" w:rsidRPr="00524172">
        <w:fldChar w:fldCharType="end"/>
      </w:r>
      <w:r w:rsidR="0091536A" w:rsidRPr="00524172">
        <w:t xml:space="preserve"> </w:t>
      </w:r>
      <w:r w:rsidR="00241151" w:rsidRPr="00524172">
        <w:t xml:space="preserve">which </w:t>
      </w:r>
      <w:r w:rsidR="00141662" w:rsidRPr="00524172">
        <w:t xml:space="preserve">I was </w:t>
      </w:r>
      <w:r w:rsidR="00241151" w:rsidRPr="00524172">
        <w:t>unable to quantify through tethering. Nevertheless, the cost of retracting into the shell would only exacerbate the effects that predators have on the populations.</w:t>
      </w:r>
    </w:p>
    <w:p w14:paraId="209F14CE" w14:textId="105AF2F1" w:rsidR="00004CAC" w:rsidRPr="00524172" w:rsidRDefault="00141662" w:rsidP="00C6515F">
      <w:pPr>
        <w:pStyle w:val="NATESTYLE1CommonCollege"/>
        <w:spacing w:after="240"/>
        <w:ind w:firstLine="720"/>
        <w:jc w:val="both"/>
      </w:pPr>
      <w:r w:rsidRPr="00524172">
        <w:t>My</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9E07FF">
        <w:rPr>
          <w:noProof/>
        </w:rPr>
        <w:instrText xml:space="preserve"> ADDIN ZOTERO_ITEM CSL_CITATION {"citationID":"m236GnbK","properties":{"formattedCitation":"(Vi\\uc0\\u241{}als-Domingo et al., 2020)","plainCitation":"(Viñals-Domingo et al., 2020)","noteIndex":0},"citationItems":[{"id":"ScWtDa6c/XDYzskJY","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7954A5" w:rsidRPr="007954A5">
        <w:t>(Viñals-Domingo et al., 2020)</w:t>
      </w:r>
      <w:r w:rsidR="00E91B98">
        <w:rPr>
          <w:noProof/>
        </w:rPr>
        <w:fldChar w:fldCharType="end"/>
      </w:r>
      <w:r w:rsidR="0060633A" w:rsidRPr="00524172">
        <w:t xml:space="preserve">, and </w:t>
      </w:r>
      <w:r w:rsidRPr="00524172">
        <w:t>my</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Pr="00524172">
        <w:t>-</w:t>
      </w:r>
      <w:r w:rsidR="0000139B" w:rsidRPr="00524172">
        <w:t xml:space="preserve">dependent </w:t>
      </w:r>
      <w:r w:rsidR="004116AE" w:rsidRPr="00524172">
        <w:t>survival</w:t>
      </w:r>
      <w:r w:rsidR="0000139B" w:rsidRPr="00524172">
        <w:t>.</w:t>
      </w:r>
      <w:r w:rsidR="00004CAC">
        <w:t xml:space="preserve"> </w:t>
      </w:r>
      <w:r w:rsidRPr="00524172">
        <w:t>I</w:t>
      </w:r>
      <w:r w:rsidR="000075D2" w:rsidRPr="00524172">
        <w:t xml:space="preserve"> found that survival in the dry season was</w:t>
      </w:r>
      <w:r w:rsidRPr="00524172">
        <w:t xml:space="preserve"> size-dependent</w:t>
      </w:r>
      <w:r w:rsidR="007A4B20" w:rsidRPr="00524172">
        <w:t xml:space="preserve"> but was size</w:t>
      </w:r>
      <w:r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8E0BE4" w:rsidRPr="00524172">
        <w:t>My</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9E07FF">
        <w:instrText xml:space="preserve"> ADDIN ZOTERO_ITEM CSL_CITATION {"citationID":"Kqcb9K7c","properties":{"formattedCitation":"(Pomacea Project, 2013)","plainCitation":"(Pomacea Project, 2013)","noteIndex":0},"citationItems":[{"id":"ScWtDa6c/6WIzCzmR","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7954A5" w:rsidRPr="007954A5">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et season survival in the Everglades as well. Specifically, in the wet season of 2022, we tethered snails (SL &lt; 10mm) at two additional locations </w:t>
      </w:r>
      <w:r w:rsidR="00674544">
        <w:lastRenderedPageBreak/>
        <w:t xml:space="preserve">in WCA3A and 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8E0BE4" w:rsidRPr="00524172">
        <w:t>I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B. lutarium</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B. lutarium</w:t>
      </w:r>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B. lutarium</w:t>
      </w:r>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004CAC">
        <w:t xml:space="preserve"> </w:t>
      </w:r>
      <w:r w:rsidR="00F23AE4" w:rsidRPr="00524172">
        <w:t xml:space="preserve">In contrast to the crushed and emptied categories, </w:t>
      </w:r>
      <w:r w:rsidR="008E0BE4" w:rsidRPr="00524172">
        <w:t>I</w:t>
      </w:r>
      <w:r w:rsidR="00F23AE4" w:rsidRPr="00524172">
        <w:t xml:space="preserve"> had to rely mor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9E07FF">
        <w:instrText xml:space="preserve"> ADDIN ZOTERO_ITEM CSL_CITATION {"citationID":"WqwrVU9i","properties":{"formattedCitation":"(Falvo et al., 2019; Jacquemyn et al., 2010; Reusch et al., 2019)","plainCitation":"(Falvo et al., 2019; Jacquemyn et al., 2010; Reusch et al., 2019)","noteIndex":0},"citationItems":[{"id":"ScWtDa6c/QIT0IoE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ScWtDa6c/TOxRiUAe","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ScWtDa6c/kxjKfmoZ","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7954A5" w:rsidRPr="007954A5">
        <w:t>(Falvo et al., 2019; Jacquemyn et al., 2010; Reusch et al., 2019)</w:t>
      </w:r>
      <w:r w:rsidR="004116AE" w:rsidRPr="00524172">
        <w:fldChar w:fldCharType="end"/>
      </w:r>
      <w:r w:rsidR="0034743F" w:rsidRPr="00524172">
        <w:t xml:space="preserve">, the majority of seasonal studies explain differing </w:t>
      </w:r>
      <w:r w:rsidR="0034743F" w:rsidRPr="00524172">
        <w:lastRenderedPageBreak/>
        <w:t>survival rates through abiotic stress</w:t>
      </w:r>
      <w:r w:rsidR="00E56059">
        <w:fldChar w:fldCharType="begin" w:fldLock="1"/>
      </w:r>
      <w:r w:rsidR="009E07FF">
        <w:instrText xml:space="preserve"> ADDIN ZOTERO_ITEM CSL_CITATION {"citationID":"ysIxmnyv","properties":{"formattedCitation":"(Hoxmeier &amp; Dieterman, 2013; Reusch et al., 2019; Schroder, 2012)","plainCitation":"(Hoxmeier &amp; Dieterman, 2013; Reusch et al., 2019; Schroder, 2012)","noteIndex":0},"citationItems":[{"id":"ScWtDa6c/g6yO0Kfg","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ScWtDa6c/VWfCX2Ug","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ScWtDa6c/QIT0IoE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7954A5" w:rsidRPr="007954A5">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8E0BE4" w:rsidRPr="00524172">
        <w:t>my</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A768C" w:rsidRPr="00524172">
        <w:fldChar w:fldCharType="begin" w:fldLock="1"/>
      </w:r>
      <w:r w:rsidR="009E07FF">
        <w:instrText xml:space="preserve"> ADDIN ZOTERO_ITEM CSL_CITATION {"citationID":"GHe70a8f","properties":{"formattedCitation":"(Bauwens &amp; Claus, 2019; Carlson et al., 2008)","plainCitation":"(Bauwens &amp; Claus, 2019; Carlson et al., 2008)","noteIndex":0},"citationItems":[{"id":"ScWtDa6c/btwu8ilU","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ScWtDa6c/aDth0Adb","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7954A5" w:rsidRPr="007954A5">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9" w:name="_Hlk98959690"/>
      <w:bookmarkEnd w:id="8"/>
      <w:r w:rsidRPr="00524172">
        <w:t>Populations Growth</w:t>
      </w:r>
    </w:p>
    <w:p w14:paraId="57BA91EF" w14:textId="32C080C5" w:rsidR="00004CAC" w:rsidRPr="00524172" w:rsidRDefault="00701A1C" w:rsidP="00C6515F">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 under the oligotrophic conditions of LILA.</w:t>
      </w:r>
      <w:r w:rsidR="00004CAC">
        <w:t xml:space="preserve"> </w:t>
      </w:r>
      <w:r w:rsidR="00650FEB" w:rsidRPr="00524172">
        <w:t xml:space="preserve">Despite the relatively favorable survival condition in the wet season, when </w:t>
      </w:r>
      <w:r w:rsidR="000473DE" w:rsidRPr="00524172">
        <w:t>my</w:t>
      </w:r>
      <w:r w:rsidR="00650FEB" w:rsidRPr="00524172">
        <w:t xml:space="preserve"> survival estimates were combined with seasonal growth and compared to the isocline</w:t>
      </w:r>
      <w:r w:rsidR="007C4F59" w:rsidRPr="00524172">
        <w:t xml:space="preserve">, populations </w:t>
      </w:r>
      <w:r w:rsidR="007B4646" w:rsidRPr="00524172">
        <w:t>were consistently predicted</w:t>
      </w:r>
      <w:r w:rsidR="007C4F59" w:rsidRPr="00524172">
        <w:t xml:space="preserve"> to be declining regardless of the quality of depth and temperature regimes important for reproducti</w:t>
      </w:r>
      <w:r w:rsidR="000473DE" w:rsidRPr="00524172">
        <w:t xml:space="preserve">on </w:t>
      </w:r>
      <w:r w:rsidR="00E0010A" w:rsidRPr="00524172">
        <w:t xml:space="preserve">(Figure </w:t>
      </w:r>
      <w:r w:rsidR="00F63D92" w:rsidRPr="00524172">
        <w:t>3</w:t>
      </w:r>
      <w:r w:rsidR="00E0010A" w:rsidRPr="00524172">
        <w:t>)</w:t>
      </w:r>
      <w:r w:rsidR="007C4F59" w:rsidRPr="00524172">
        <w:t>.</w:t>
      </w:r>
      <w:r w:rsidR="00004CAC">
        <w:t xml:space="preserve"> </w:t>
      </w:r>
      <w:r w:rsidR="007C4F59" w:rsidRPr="00524172">
        <w:t>The only measurements of survival that predicted increasing populations w</w:t>
      </w:r>
      <w:r w:rsidR="007B4646" w:rsidRPr="00524172">
        <w:t>ere</w:t>
      </w:r>
      <w:r w:rsidR="007C4F59" w:rsidRPr="00524172">
        <w:t xml:space="preserve"> when daily survival probabilities were measured in the</w:t>
      </w:r>
      <w:r w:rsidR="007B4646" w:rsidRPr="00524172">
        <w:t xml:space="preserve"> predator exclosure</w:t>
      </w:r>
      <w:r w:rsidR="007C4F59" w:rsidRPr="00524172">
        <w:t xml:space="preserve"> cages</w:t>
      </w:r>
      <w:r w:rsidR="00E0010A" w:rsidRPr="00524172">
        <w:t xml:space="preserve"> (Figure </w:t>
      </w:r>
      <w:r w:rsidR="00F63D92" w:rsidRPr="00524172">
        <w:t>3</w:t>
      </w:r>
      <w:r w:rsidR="00E0010A" w:rsidRPr="00524172">
        <w:t>)</w:t>
      </w:r>
      <w:r w:rsidR="007C4F59" w:rsidRPr="00524172">
        <w:t>.</w:t>
      </w:r>
      <w:r w:rsidR="00004CAC">
        <w:t xml:space="preserve">  </w:t>
      </w:r>
      <w:r w:rsidRPr="00524172">
        <w:t xml:space="preserve">In chapter 1, the variation in individual growth rates </w:t>
      </w:r>
      <w:r w:rsidR="00294C3A" w:rsidRPr="00524172">
        <w:t>was shown to be</w:t>
      </w:r>
      <w:r w:rsidRPr="00524172">
        <w:t xml:space="preserve"> positively associated </w:t>
      </w:r>
      <w:r w:rsidR="00294C3A" w:rsidRPr="00524172">
        <w:t>with</w:t>
      </w:r>
      <w:r w:rsidRPr="00524172">
        <w:t xml:space="preserve"> periphyton </w:t>
      </w:r>
      <w:r w:rsidR="00294C3A" w:rsidRPr="00524172">
        <w:t>total phosphorus</w:t>
      </w:r>
      <w:r w:rsidRPr="00524172">
        <w:t xml:space="preserve">, </w:t>
      </w:r>
      <w:r w:rsidR="00294C3A" w:rsidRPr="00524172">
        <w:t>but</w:t>
      </w:r>
      <w:r w:rsidRPr="00524172">
        <w:t xml:space="preserve"> </w:t>
      </w:r>
      <w:r w:rsidR="00294C3A" w:rsidRPr="00524172">
        <w:t>the highest total phosphorus leve</w:t>
      </w:r>
      <w:r w:rsidR="003125BA" w:rsidRPr="00524172">
        <w:t>ls</w:t>
      </w:r>
      <w:r w:rsidR="00294C3A" w:rsidRPr="00524172">
        <w:t xml:space="preserve"> (</w:t>
      </w:r>
      <w:r w:rsidR="003125BA" w:rsidRPr="00524172">
        <w:t>350-</w:t>
      </w:r>
      <w:r w:rsidR="00294C3A" w:rsidRPr="00524172">
        <w:t>400 µ</w:t>
      </w:r>
      <w:r w:rsidR="003125BA" w:rsidRPr="00524172">
        <w:t>g·g</w:t>
      </w:r>
      <w:r w:rsidR="003125BA" w:rsidRPr="00524172">
        <w:rPr>
          <w:vertAlign w:val="superscript"/>
        </w:rPr>
        <w:t>-1</w:t>
      </w:r>
      <w:r w:rsidR="003125BA" w:rsidRPr="00524172">
        <w:t>) were predicted to have individual SGR &lt; 0.045 which would still produce predictions of declining population in LILA.</w:t>
      </w:r>
      <w:r w:rsidRPr="00524172">
        <w:t xml:space="preserve"> </w:t>
      </w:r>
      <w:r w:rsidR="006413AA" w:rsidRPr="00524172">
        <w:t xml:space="preserve">In contrast to </w:t>
      </w:r>
      <w:r w:rsidR="000473DE" w:rsidRPr="00524172">
        <w:t>my</w:t>
      </w:r>
      <w:r w:rsidR="006413AA" w:rsidRPr="00524172">
        <w:t xml:space="preserve"> measured survival and growth rates, the parameters included in the population model predicted increasing populations</w:t>
      </w:r>
      <w:r w:rsidR="00F63D92" w:rsidRPr="00524172">
        <w:t xml:space="preserve"> (Figure 3)</w:t>
      </w:r>
      <w:r w:rsidR="006413AA" w:rsidRPr="00524172">
        <w:t xml:space="preserve"> which may reflect the differences in oligotrophic conditions </w:t>
      </w:r>
      <w:r w:rsidR="00F63D92" w:rsidRPr="00524172">
        <w:t>on individual growth rates.</w:t>
      </w:r>
      <w:r w:rsidR="00004CAC">
        <w:t xml:space="preserve"> </w:t>
      </w:r>
      <w:r w:rsidR="00E26E43" w:rsidRPr="00524172">
        <w:t xml:space="preserve">Growth rates in </w:t>
      </w:r>
      <w:r w:rsidR="00BB25DF" w:rsidRPr="00524172">
        <w:t>the population model</w:t>
      </w:r>
      <w:r w:rsidR="00E26E43" w:rsidRPr="00524172">
        <w:t xml:space="preserve"> appear to match growth rates from </w:t>
      </w:r>
      <w:r w:rsidR="00E26E43" w:rsidRPr="00524172">
        <w:fldChar w:fldCharType="begin" w:fldLock="1"/>
      </w:r>
      <w:r w:rsidR="009E07FF">
        <w:instrText xml:space="preserve"> ADDIN ZOTERO_ITEM CSL_CITATION {"citationID":"pTPcTWJQ","properties":{"formattedCitation":"(Hanning, 1979)","plainCitation":"(Hanning, 1979)","noteIndex":0},"citationItems":[{"id":"ScWtDa6c/Q3JfW8Cv","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E26E43" w:rsidRPr="00524172">
        <w:fldChar w:fldCharType="separate"/>
      </w:r>
      <w:r w:rsidR="007954A5" w:rsidRPr="007954A5">
        <w:t>(Hanning, 1979)</w:t>
      </w:r>
      <w:r w:rsidR="00E26E43" w:rsidRPr="00524172">
        <w:fldChar w:fldCharType="end"/>
      </w:r>
      <w:r w:rsidR="00E26E43" w:rsidRPr="00524172">
        <w:t xml:space="preserve"> who measured juvenile growth from size distributions in Lake Okeechobee.</w:t>
      </w:r>
      <w:r w:rsidR="00004CAC">
        <w:t xml:space="preserve"> </w:t>
      </w:r>
      <w:r w:rsidR="00E26E43" w:rsidRPr="00524172">
        <w:t>Lake Okeechobee has elevated phosphorus levels compared to the oligotrophic Everglades</w:t>
      </w:r>
      <w:r w:rsidR="00721287">
        <w:t xml:space="preserve"> </w:t>
      </w:r>
      <w:r w:rsidR="00E26E43" w:rsidRPr="00524172">
        <w:fldChar w:fldCharType="begin" w:fldLock="1"/>
      </w:r>
      <w:r w:rsidR="009E07FF">
        <w:instrText xml:space="preserve"> ADDIN ZOTERO_ITEM CSL_CITATION {"citationID":"tsacGZzM","properties":{"formattedCitation":"(Gaiser et al., 2011; James et al., 2009)","plainCitation":"(Gaiser et al., 2011; James et al., 2009)","noteIndex":0},"citationItems":[{"id":"ScWtDa6c/Ggiwd8rs","uris":["http://www.mendeley.com/documents/?uuid=3040a818-9880-4362-8cb1-5c0300d25916"],"itemData":{"DOI":"10.1007/s10750-009-9729-5","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d":{"date-parts":[["2009"]]},"number-of-pages":"211-231","title":"Comparative analysis of nutrients , chlorophyll and transparency in two large shallow lakes ( Lake Taihu , P . R . China and Lake Okeechobee , USA )","type":"report","volume":"627"}},{"id":"ScWtDa6c/gyweqnSe","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2","issue":"SUPPL. 1","issued":{"date-parts":[["2011"]]},"page":"92-120","title":"Landscape patterns of periphyton in the Florida everglades","type":"article-journal","volume":"41"}}],"schema":"https://github.com/citation-style-language/schema/raw/master/csl-citation.json"} </w:instrText>
      </w:r>
      <w:r w:rsidR="00E26E43" w:rsidRPr="00524172">
        <w:fldChar w:fldCharType="separate"/>
      </w:r>
      <w:r w:rsidR="007954A5" w:rsidRPr="007954A5">
        <w:t>(Gaiser et al., 2011; James et al., 2009)</w:t>
      </w:r>
      <w:r w:rsidR="00E26E43" w:rsidRPr="00524172">
        <w:fldChar w:fldCharType="end"/>
      </w:r>
      <w:r w:rsidR="003125BA" w:rsidRPr="00524172">
        <w:t>.</w:t>
      </w:r>
      <w:r w:rsidR="00004CAC">
        <w:t xml:space="preserve"> </w:t>
      </w:r>
      <w:r w:rsidR="003125BA" w:rsidRPr="00524172">
        <w:t xml:space="preserve">However, the range of periphyton total phosphorus in the Everglades </w:t>
      </w:r>
      <w:r w:rsidR="00E27927" w:rsidRPr="00524172">
        <w:t>is much broader than those found LILA</w:t>
      </w:r>
      <w:r w:rsidR="00E56059">
        <w:fldChar w:fldCharType="begin" w:fldLock="1"/>
      </w:r>
      <w:r w:rsidR="009E07FF">
        <w:instrText xml:space="preserve"> ADDIN ZOTERO_ITEM CSL_CITATION {"citationID":"g28wvOQy","properties":{"formattedCitation":"(Gaiser et al., 2011)","plainCitation":"(Gaiser et al., 2011)","noteIndex":0},"citationItems":[{"id":"ScWtDa6c/gyweqnSe","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1","issue":"SUPPL. 1","issued":{"date-parts":[["2011"]]},"page":"92-120","title":"Landscape patterns of periphyton in the Florida everglades","type":"article-journal","volume":"41"}}],"schema":"https://github.com/citation-style-language/schema/raw/master/csl-citation.json"} </w:instrText>
      </w:r>
      <w:r w:rsidR="00E56059">
        <w:fldChar w:fldCharType="separate"/>
      </w:r>
      <w:r w:rsidR="007954A5" w:rsidRPr="007954A5">
        <w:t>(Gaiser et al., 2011)</w:t>
      </w:r>
      <w:r w:rsidR="00E56059">
        <w:fldChar w:fldCharType="end"/>
      </w:r>
      <w:r w:rsidR="00E27927" w:rsidRPr="00524172">
        <w:t xml:space="preserve"> (~30-1000 µg·g</w:t>
      </w:r>
      <w:r w:rsidR="00E27927" w:rsidRPr="00E56059">
        <w:rPr>
          <w:vertAlign w:val="superscript"/>
        </w:rPr>
        <w:t>-1</w:t>
      </w:r>
      <w:r w:rsidR="00E56059">
        <w:t xml:space="preserve">) </w:t>
      </w:r>
      <w:r w:rsidR="00E27927" w:rsidRPr="00E56059">
        <w:t>which</w:t>
      </w:r>
      <w:r w:rsidR="00E27927" w:rsidRPr="00524172">
        <w:t xml:space="preserve"> suggest that </w:t>
      </w:r>
      <w:r w:rsidR="00E27927" w:rsidRPr="00524172">
        <w:lastRenderedPageBreak/>
        <w:t>habitat in the Everglades with</w:t>
      </w:r>
      <w:r w:rsidR="000473DE" w:rsidRPr="00524172">
        <w:t>in</w:t>
      </w:r>
      <w:r w:rsidR="00E27927" w:rsidRPr="00524172">
        <w:t xml:space="preserve"> upper ranges of periphyton total phosphorus could sufficiently increase individual growth rates </w:t>
      </w:r>
      <w:r w:rsidR="005B3CAB" w:rsidRPr="00524172">
        <w:t>to allow populations to withstand</w:t>
      </w:r>
      <w:r w:rsidR="00E27927" w:rsidRPr="00524172">
        <w:t xml:space="preserve"> </w:t>
      </w:r>
      <w:r w:rsidR="000473DE" w:rsidRPr="00524172">
        <w:t>low survival</w:t>
      </w:r>
      <w:r w:rsidR="00E27927" w:rsidRPr="00524172">
        <w:t>.</w:t>
      </w:r>
    </w:p>
    <w:p w14:paraId="3AE7F0AA" w14:textId="4F361286" w:rsidR="000473DE" w:rsidRDefault="000473DE" w:rsidP="00524172">
      <w:pPr>
        <w:pStyle w:val="NATESTYLE1CommonCollege"/>
        <w:spacing w:after="240"/>
        <w:ind w:firstLine="720"/>
        <w:jc w:val="both"/>
      </w:pPr>
      <w:r w:rsidRPr="00524172">
        <w:t>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also affect populations.</w:t>
      </w:r>
      <w:r w:rsidR="00004CAC">
        <w:t xml:space="preserve"> </w:t>
      </w:r>
      <w:r w:rsidRPr="00524172">
        <w:t>For example, in two experimental studies turtles (</w:t>
      </w:r>
      <w:r w:rsidRPr="00524172">
        <w:rPr>
          <w:i/>
          <w:iCs/>
          <w:noProof/>
          <w:shd w:val="clear" w:color="auto" w:fill="FFFFFF"/>
        </w:rPr>
        <w:t>Kinosternon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9E07FF">
        <w:instrText xml:space="preserve"> ADDIN ZOTERO_ITEM CSL_CITATION {"citationID":"7GUtyqYc","properties":{"formattedCitation":"(Snyder &amp; Snyder, 1971; Valentine-Darby et al., 2015)","plainCitation":"(Snyder &amp; Snyder, 1971; Valentine-Darby et al., 2015)","noteIndex":0},"citationItems":[{"id":"ScWtDa6c/twJHHqf1","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ScWtDa6c/7y7vCTmg","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7954A5" w:rsidRPr="007954A5">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Pr="00524172">
        <w:fldChar w:fldCharType="begin" w:fldLock="1"/>
      </w:r>
      <w:r w:rsidR="009E07FF">
        <w:instrText xml:space="preserve"> ADDIN ZOTERO_ITEM CSL_CITATION {"citationID":"cub0Hwc9","properties":{"formattedCitation":"(Dalrymple, 1977)","plainCitation":"(Dalrymple, 1977)","noteIndex":0},"citationItems":[{"id":"ScWtDa6c/cSI3W4k9","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7954A5" w:rsidRPr="007954A5">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Pr="00524172">
        <w:fldChar w:fldCharType="begin" w:fldLock="1"/>
      </w:r>
      <w:r w:rsidR="009E07FF">
        <w:instrText xml:space="preserve"> ADDIN ZOTERO_ITEM CSL_CITATION {"citationID":"quWvthmQ","properties":{"formattedCitation":"(Dorn &amp; Cook, 2015)","plainCitation":"(Dorn &amp; Cook, 2015)","noteIndex":0},"citationItems":[{"id":"ScWtDa6c/lzNuXJsV","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7954A5" w:rsidRPr="007954A5">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00D45E4D" w14:textId="77777777" w:rsidR="00004CAC" w:rsidRPr="00524172" w:rsidRDefault="00004CAC" w:rsidP="00524172">
      <w:pPr>
        <w:pStyle w:val="NATESTYLE1CommonCollege"/>
        <w:spacing w:after="240"/>
        <w:ind w:firstLine="720"/>
        <w:jc w:val="both"/>
      </w:pPr>
    </w:p>
    <w:p w14:paraId="475E72FC" w14:textId="6883E0D1"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ΔAICc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9E07FF">
        <w:instrText xml:space="preserve"> ADDIN ZOTERO_ITEM CSL_CITATION {"citationID":"gf1oI9i8","properties":{"formattedCitation":"(Drumheller et al., 2022)","plainCitation":"(Drumheller et al., 2022)","noteIndex":0},"citationItems":[{"id":"ScWtDa6c/Myu0OQFk","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7954A5" w:rsidRPr="007954A5">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 xml:space="preserve">in the way the population model was parameterized. For </w:t>
      </w:r>
      <w:r w:rsidR="002E7D43" w:rsidRPr="00524172">
        <w:lastRenderedPageBreak/>
        <w:t>example, the population model assumes</w:t>
      </w:r>
      <w:r w:rsidR="00BB25DF" w:rsidRPr="00524172">
        <w:t xml:space="preserve"> no heterogeneity in habitat types.</w:t>
      </w:r>
      <w:r w:rsidR="00004CAC">
        <w:t xml:space="preserve"> </w:t>
      </w:r>
      <w:r w:rsidR="000473DE" w:rsidRPr="00524172">
        <w:t>My</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10"/>
    <w:p w14:paraId="084F2725" w14:textId="01E465AE" w:rsidR="00B260FD" w:rsidRDefault="00B260FD" w:rsidP="00C6515F">
      <w:pPr>
        <w:pStyle w:val="Heading1"/>
      </w:pPr>
      <w:r w:rsidRPr="00524172">
        <w:t>Conclusions</w:t>
      </w:r>
    </w:p>
    <w:p w14:paraId="03721F79" w14:textId="45566202" w:rsidR="00004CAC" w:rsidRPr="00524172" w:rsidRDefault="00B260FD" w:rsidP="00524172">
      <w:pPr>
        <w:pStyle w:val="NATESTYLE1CommonCollege"/>
        <w:spacing w:after="240"/>
        <w:jc w:val="both"/>
      </w:pPr>
      <w:bookmarkStart w:id="11" w:name="_Hlk98959771"/>
      <w:r w:rsidRPr="00524172">
        <w:t>While population studies of prey dynamics are common in ecology few studies are combining demographic rates into predictions for empirical examination in space or time.</w:t>
      </w:r>
      <w:r w:rsidR="00004CAC">
        <w:t xml:space="preserve"> </w:t>
      </w:r>
      <w:r w:rsidRPr="00524172">
        <w:t>My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11"/>
    <w:p w14:paraId="3B536BF2" w14:textId="1B00E6D7" w:rsidR="00AE42E6" w:rsidRDefault="00C6515F" w:rsidP="00C6515F">
      <w:pPr>
        <w:pStyle w:val="Heading1"/>
      </w:pPr>
      <w:r>
        <w:t>References</w:t>
      </w:r>
    </w:p>
    <w:p w14:paraId="5969DD9B" w14:textId="77777777" w:rsidR="00161C8D" w:rsidRDefault="00751011" w:rsidP="00161C8D">
      <w:pPr>
        <w:pStyle w:val="Bibliography"/>
      </w:pPr>
      <w:r>
        <w:rPr>
          <w:b/>
          <w:bCs/>
        </w:rPr>
        <w:fldChar w:fldCharType="begin"/>
      </w:r>
      <w:r>
        <w:rPr>
          <w:b/>
          <w:bCs/>
        </w:rPr>
        <w:instrText xml:space="preserve"> ADDIN ZOTERO_BIBL {"uncited":[],"omitted":[],"custom":[]} CSL_BIBLIOGRAPHY </w:instrText>
      </w:r>
      <w:r>
        <w:rPr>
          <w:b/>
          <w:bCs/>
        </w:rPr>
        <w:fldChar w:fldCharType="separate"/>
      </w:r>
      <w:r w:rsidR="00161C8D">
        <w:t xml:space="preserve">Anderson, D. R. (2008). </w:t>
      </w:r>
      <w:r w:rsidR="00161C8D">
        <w:rPr>
          <w:i/>
          <w:iCs/>
        </w:rPr>
        <w:t>Model based inference in the life sciences: A primer on evidence</w:t>
      </w:r>
      <w:r w:rsidR="00161C8D">
        <w:t>. Springer, NY. https://doi.org/10.1007/978-0-387-74075-1</w:t>
      </w:r>
    </w:p>
    <w:p w14:paraId="4D6763E4" w14:textId="77777777" w:rsidR="00161C8D" w:rsidRDefault="00161C8D" w:rsidP="00161C8D">
      <w:pPr>
        <w:pStyle w:val="Bibliography"/>
      </w:pPr>
      <w:r>
        <w:lastRenderedPageBreak/>
        <w:t xml:space="preserve">Bajer, P. G., &amp; Wildhaber, M. L. (2007). Population viability analysis of Lower Missouri River shovelnose sturgeon with initial application to the pallid sturgeon. </w:t>
      </w:r>
      <w:r>
        <w:rPr>
          <w:i/>
          <w:iCs/>
        </w:rPr>
        <w:t>Journal of Applied Ichthyology</w:t>
      </w:r>
      <w:r>
        <w:t xml:space="preserve">, </w:t>
      </w:r>
      <w:r>
        <w:rPr>
          <w:i/>
          <w:iCs/>
        </w:rPr>
        <w:t>23</w:t>
      </w:r>
      <w:r>
        <w:t>(4), 457–464. https://doi.org/10.1111/j.1439-0426.2007.00879.x</w:t>
      </w:r>
    </w:p>
    <w:p w14:paraId="127000D7" w14:textId="77777777" w:rsidR="00161C8D" w:rsidRDefault="00161C8D" w:rsidP="00161C8D">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6DDCF7DE" w14:textId="77777777" w:rsidR="00161C8D" w:rsidRDefault="00161C8D" w:rsidP="00161C8D">
      <w:pPr>
        <w:pStyle w:val="Bibliography"/>
      </w:pPr>
      <w:r>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511DEF97" w14:textId="77777777" w:rsidR="00161C8D" w:rsidRDefault="00161C8D" w:rsidP="00161C8D">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047D5C16" w14:textId="77777777" w:rsidR="00161C8D" w:rsidRDefault="00161C8D" w:rsidP="00161C8D">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58425E81" w14:textId="77777777" w:rsidR="00161C8D" w:rsidRDefault="00161C8D" w:rsidP="00161C8D">
      <w:pPr>
        <w:pStyle w:val="Bibliography"/>
      </w:pPr>
      <w:r>
        <w:t xml:space="preserve">Betini, G. S., Griswold, C. K., Prodan, L., &amp; Norris, D. R. (2014). Body size, carry-over effects and survival in a seasonal environment: Consequences for population dynamics. </w:t>
      </w:r>
      <w:r>
        <w:rPr>
          <w:i/>
          <w:iCs/>
        </w:rPr>
        <w:t>Journal of Animal Ecology</w:t>
      </w:r>
      <w:r>
        <w:t xml:space="preserve">, </w:t>
      </w:r>
      <w:r>
        <w:rPr>
          <w:i/>
          <w:iCs/>
        </w:rPr>
        <w:t>83</w:t>
      </w:r>
      <w:r>
        <w:t>(6), 1313–1321. https://doi.org/10.1111/1365-2656.12225</w:t>
      </w:r>
    </w:p>
    <w:p w14:paraId="053062A5" w14:textId="77777777" w:rsidR="00161C8D" w:rsidRDefault="00161C8D" w:rsidP="00161C8D">
      <w:pPr>
        <w:pStyle w:val="Bibliography"/>
      </w:pPr>
      <w:r>
        <w:t xml:space="preserve">Biek, R., Funk, W. C., Maxell, B. A., &amp; Mills, L. S. (2002). What is missing in amphibian decline research: Insights from ecological sensitivity analysis. </w:t>
      </w:r>
      <w:r>
        <w:rPr>
          <w:i/>
          <w:iCs/>
        </w:rPr>
        <w:t>Conservation Biology</w:t>
      </w:r>
      <w:r>
        <w:t xml:space="preserve">, </w:t>
      </w:r>
      <w:r>
        <w:rPr>
          <w:i/>
          <w:iCs/>
        </w:rPr>
        <w:t>16</w:t>
      </w:r>
      <w:r>
        <w:t>(3), 728–734. https://doi.org/10.1046/j.1523-1739.2002.00433.x</w:t>
      </w:r>
    </w:p>
    <w:p w14:paraId="2C44F702" w14:textId="77777777" w:rsidR="00161C8D" w:rsidRDefault="00161C8D" w:rsidP="00161C8D">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6CC4E1DD" w14:textId="77777777" w:rsidR="00161C8D" w:rsidRDefault="00161C8D" w:rsidP="00161C8D">
      <w:pPr>
        <w:pStyle w:val="Bibliography"/>
      </w:pPr>
      <w:r>
        <w:lastRenderedPageBreak/>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5819C8D4" w14:textId="77777777" w:rsidR="00161C8D" w:rsidRDefault="00161C8D" w:rsidP="00161C8D">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703A5C6E" w14:textId="77777777" w:rsidR="00161C8D" w:rsidRDefault="00161C8D" w:rsidP="00161C8D">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09F8EBFD" w14:textId="77777777" w:rsidR="00161C8D" w:rsidRDefault="00161C8D" w:rsidP="00161C8D">
      <w:pPr>
        <w:pStyle w:val="Bibliography"/>
      </w:pPr>
      <w:r>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2D81FE7C" w14:textId="77777777" w:rsidR="00161C8D" w:rsidRDefault="00161C8D" w:rsidP="00161C8D">
      <w:pPr>
        <w:pStyle w:val="Bibliography"/>
      </w:pPr>
      <w:r>
        <w:t xml:space="preserve">Chandrasegaran, K., &amp; Juliano, S. A. (2019). How do trait-mediated non-lethal effects of predation affect population-level performance of mosquitoes? </w:t>
      </w:r>
      <w:r>
        <w:rPr>
          <w:i/>
          <w:iCs/>
        </w:rPr>
        <w:t>Frontiers in Ecology and Evolution</w:t>
      </w:r>
      <w:r>
        <w:t xml:space="preserve">, </w:t>
      </w:r>
      <w:r>
        <w:rPr>
          <w:i/>
          <w:iCs/>
        </w:rPr>
        <w:t>7</w:t>
      </w:r>
      <w:r>
        <w:t>(FEB), 1–12. https://doi.org/10.3389/fevo.2019.00025</w:t>
      </w:r>
    </w:p>
    <w:p w14:paraId="6F0CB003" w14:textId="77777777" w:rsidR="00161C8D" w:rsidRDefault="00161C8D" w:rsidP="00161C8D">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54C9628B" w14:textId="77777777" w:rsidR="00161C8D" w:rsidRDefault="00161C8D" w:rsidP="00161C8D">
      <w:pPr>
        <w:pStyle w:val="Bibliography"/>
      </w:pPr>
      <w:r>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4CD64749" w14:textId="77777777" w:rsidR="00161C8D" w:rsidRDefault="00161C8D" w:rsidP="00161C8D">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53799EB9" w14:textId="77777777" w:rsidR="00161C8D" w:rsidRDefault="00161C8D" w:rsidP="00161C8D">
      <w:pPr>
        <w:pStyle w:val="Bibliography"/>
      </w:pPr>
      <w:r>
        <w:t xml:space="preserve">Darby, P. C., Bennetts, R. E., Croop, J. D., Valentine-Darby, P. L., &amp; Kitchens, W. M. (1999). A comparison of sampling techniques for quantifying abundance of the Florida apple snail (Pomacea paludosa Say). </w:t>
      </w:r>
      <w:r>
        <w:rPr>
          <w:i/>
          <w:iCs/>
        </w:rPr>
        <w:t>Journal of Molluscan Studies</w:t>
      </w:r>
      <w:r>
        <w:t xml:space="preserve">, </w:t>
      </w:r>
      <w:r>
        <w:rPr>
          <w:i/>
          <w:iCs/>
        </w:rPr>
        <w:t>65</w:t>
      </w:r>
      <w:r>
        <w:t>(2), 195–208. https://doi.org/10.1093/mollus/65.2.195</w:t>
      </w:r>
    </w:p>
    <w:p w14:paraId="7BCB0BED" w14:textId="77777777" w:rsidR="00161C8D" w:rsidRDefault="00161C8D" w:rsidP="00161C8D">
      <w:pPr>
        <w:pStyle w:val="Bibliography"/>
      </w:pPr>
      <w:r>
        <w:lastRenderedPageBreak/>
        <w:t xml:space="preserve">Darby, P. C., Bennetts, R. E., &amp; Percival, H. F. (2008). Dry down impacts on apple snail (Pomacea paludosa) demography: Implications for wetland water management. </w:t>
      </w:r>
      <w:r>
        <w:rPr>
          <w:i/>
          <w:iCs/>
        </w:rPr>
        <w:t>Wetlands</w:t>
      </w:r>
      <w:r>
        <w:t xml:space="preserve">, </w:t>
      </w:r>
      <w:r>
        <w:rPr>
          <w:i/>
          <w:iCs/>
        </w:rPr>
        <w:t>28</w:t>
      </w:r>
      <w:r>
        <w:t>(1), 204–214. https://doi.org/10.1672/07-115.1</w:t>
      </w:r>
    </w:p>
    <w:p w14:paraId="37957271" w14:textId="77777777" w:rsidR="00161C8D" w:rsidRDefault="00161C8D" w:rsidP="00161C8D">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7B542FE4" w14:textId="77777777" w:rsidR="00161C8D" w:rsidRDefault="00161C8D" w:rsidP="00161C8D">
      <w:pPr>
        <w:pStyle w:val="Bibliography"/>
      </w:pPr>
      <w:r>
        <w:t xml:space="preserve">Darby, P. C., Valentine-Darby, P. L., &amp; Percival, H. F. (2003). Dry Season Survival in a Florida Apple Snail (Pomacea Paludosa Say) Population. </w:t>
      </w:r>
      <w:r>
        <w:rPr>
          <w:i/>
          <w:iCs/>
        </w:rPr>
        <w:t>Malacologia</w:t>
      </w:r>
      <w:r>
        <w:t xml:space="preserve">, </w:t>
      </w:r>
      <w:r>
        <w:rPr>
          <w:i/>
          <w:iCs/>
        </w:rPr>
        <w:t>45</w:t>
      </w:r>
      <w:r>
        <w:t>(1), 179–184.</w:t>
      </w:r>
    </w:p>
    <w:p w14:paraId="67BE2BAC" w14:textId="77777777" w:rsidR="00161C8D" w:rsidRDefault="00161C8D" w:rsidP="00161C8D">
      <w:pPr>
        <w:pStyle w:val="Bibliography"/>
      </w:pPr>
      <w:r>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059E4A6B" w14:textId="77777777" w:rsidR="00161C8D" w:rsidRDefault="00161C8D" w:rsidP="00161C8D">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249991B0" w14:textId="77777777" w:rsidR="00161C8D" w:rsidRDefault="00161C8D" w:rsidP="00161C8D">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3276C3DC" w14:textId="77777777" w:rsidR="00161C8D" w:rsidRDefault="00161C8D" w:rsidP="00161C8D">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1144AE3C" w14:textId="77777777" w:rsidR="00161C8D" w:rsidRDefault="00161C8D" w:rsidP="00161C8D">
      <w:pPr>
        <w:pStyle w:val="Bibliography"/>
      </w:pPr>
      <w:r>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12DCE913" w14:textId="77777777" w:rsidR="00161C8D" w:rsidRDefault="00161C8D" w:rsidP="00161C8D">
      <w:pPr>
        <w:pStyle w:val="Bibliography"/>
      </w:pPr>
      <w:r>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3FE636FF" w14:textId="77777777" w:rsidR="00161C8D" w:rsidRDefault="00161C8D" w:rsidP="00161C8D">
      <w:pPr>
        <w:pStyle w:val="Bibliography"/>
      </w:pPr>
      <w:r>
        <w:lastRenderedPageBreak/>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7DD8BE35" w14:textId="77777777" w:rsidR="00161C8D" w:rsidRDefault="00161C8D" w:rsidP="00161C8D">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7F05F4D5" w14:textId="77777777" w:rsidR="00161C8D" w:rsidRDefault="00161C8D" w:rsidP="00161C8D">
      <w:pPr>
        <w:pStyle w:val="Bibliography"/>
      </w:pPr>
      <w:r>
        <w:t xml:space="preserve">Gaiser, E. E., McCormick, P. V., Hagerthey, S. E., &amp; Gottlieb, A. D. (2011). Landscape patterns of periphyton in the Florida everglades. </w:t>
      </w:r>
      <w:r>
        <w:rPr>
          <w:i/>
          <w:iCs/>
        </w:rPr>
        <w:t>Critical Reviews in Environmental Science and Technology</w:t>
      </w:r>
      <w:r>
        <w:t xml:space="preserve">, </w:t>
      </w:r>
      <w:r>
        <w:rPr>
          <w:i/>
          <w:iCs/>
        </w:rPr>
        <w:t>41</w:t>
      </w:r>
      <w:r>
        <w:t>(SUPPL. 1), 92–120. https://doi.org/10.1080/10643389.2010.531192</w:t>
      </w:r>
    </w:p>
    <w:p w14:paraId="228E79B4" w14:textId="77777777" w:rsidR="00161C8D" w:rsidRDefault="00161C8D" w:rsidP="00161C8D">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4EDFBEA3" w14:textId="77777777" w:rsidR="00161C8D" w:rsidRDefault="00161C8D" w:rsidP="00161C8D">
      <w:pPr>
        <w:pStyle w:val="Bibliography"/>
      </w:pPr>
      <w:r>
        <w:t xml:space="preserve">Griffiths, J. I., Childs, D. Z., Bassar, R. D., Coulson, T., Reznick, D. N., &amp; Rees, M. (2020). Individual differences determine the strength of ecological interactions. </w:t>
      </w:r>
      <w:r>
        <w:rPr>
          <w:i/>
          <w:iCs/>
        </w:rPr>
        <w:t>Proceedings of the National Academy of Sciences of the United States of America</w:t>
      </w:r>
      <w:r>
        <w:t xml:space="preserve">, </w:t>
      </w:r>
      <w:r>
        <w:rPr>
          <w:i/>
          <w:iCs/>
        </w:rPr>
        <w:t>117</w:t>
      </w:r>
      <w:r>
        <w:t>(29), 17068–17073. https://doi.org/10.1073/pnas.2000635117</w:t>
      </w:r>
    </w:p>
    <w:p w14:paraId="78A161A8" w14:textId="77777777" w:rsidR="00161C8D" w:rsidRDefault="00161C8D" w:rsidP="00161C8D">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622C6031" w14:textId="77777777" w:rsidR="00161C8D" w:rsidRDefault="00161C8D" w:rsidP="00161C8D">
      <w:pPr>
        <w:pStyle w:val="Bibliography"/>
      </w:pPr>
      <w:r>
        <w:t xml:space="preserve">Hanning, G. W. (1979). </w:t>
      </w:r>
      <w:r>
        <w:rPr>
          <w:i/>
          <w:iCs/>
        </w:rPr>
        <w:t>Aspects of Reproduction in Pomacea paludosa (mesogastropods: Pilidae)</w:t>
      </w:r>
      <w:r>
        <w:t>. MS thesis: Florida State University: Tallahassee FL.</w:t>
      </w:r>
    </w:p>
    <w:p w14:paraId="5B7322DF" w14:textId="77777777" w:rsidR="00161C8D" w:rsidRDefault="00161C8D" w:rsidP="00161C8D">
      <w:pPr>
        <w:pStyle w:val="Bibliography"/>
      </w:pPr>
      <w:r>
        <w:t xml:space="preserve">Hansen, G. J. A., Ahrenstorff, T. D., Bethke, B. J., Dumke, J. D., Hirsch, J., Kovalenko, K. E., LeDuc, J. F., Maki, R. P., Rantala, H. M., &amp; Wagner, T. (2020). Walleye growth declines following zebra mussel and Bythotrephes invasion. </w:t>
      </w:r>
      <w:r>
        <w:rPr>
          <w:i/>
          <w:iCs/>
        </w:rPr>
        <w:t>Biological Invasions</w:t>
      </w:r>
      <w:r>
        <w:t xml:space="preserve">, </w:t>
      </w:r>
      <w:r>
        <w:rPr>
          <w:i/>
          <w:iCs/>
        </w:rPr>
        <w:t>22</w:t>
      </w:r>
      <w:r>
        <w:t>(4), 1481–1495. https://doi.org/10.1007/s10530-020-02198-5</w:t>
      </w:r>
    </w:p>
    <w:p w14:paraId="6B0DB481" w14:textId="77777777" w:rsidR="00161C8D" w:rsidRDefault="00161C8D" w:rsidP="00161C8D">
      <w:pPr>
        <w:pStyle w:val="Bibliography"/>
      </w:pPr>
      <w:r>
        <w:lastRenderedPageBreak/>
        <w:t xml:space="preserve">Hayes, K. A., Cowie, R. H., &amp; Thiengo, S. C. (2009). A global phylogeny of apple snails: Gondwanan origin, generic relationships, and the influence of outgroup choice (Caenogastropoda: Ampullariidae). </w:t>
      </w:r>
      <w:r>
        <w:rPr>
          <w:i/>
          <w:iCs/>
        </w:rPr>
        <w:t>Biological Journal of the Linnean Society</w:t>
      </w:r>
      <w:r>
        <w:t xml:space="preserve">, </w:t>
      </w:r>
      <w:r>
        <w:rPr>
          <w:i/>
          <w:iCs/>
        </w:rPr>
        <w:t>98</w:t>
      </w:r>
      <w:r>
        <w:t>(1), 61–76. https://doi.org/10.1111/j.1095-8312.2009.01246.x</w:t>
      </w:r>
    </w:p>
    <w:p w14:paraId="07D29D7F" w14:textId="77777777" w:rsidR="00161C8D" w:rsidRDefault="00161C8D" w:rsidP="00161C8D">
      <w:pPr>
        <w:pStyle w:val="Bibliography"/>
      </w:pPr>
      <w:r>
        <w:t xml:space="preserve">Hopkins, K. D. (1992). Reporting Fish Growth: A Review of the Basics. </w:t>
      </w:r>
      <w:r>
        <w:rPr>
          <w:i/>
          <w:iCs/>
        </w:rPr>
        <w:t>Journal of the World Aquaculture Society</w:t>
      </w:r>
      <w:r>
        <w:t xml:space="preserve">, </w:t>
      </w:r>
      <w:r>
        <w:rPr>
          <w:i/>
          <w:iCs/>
        </w:rPr>
        <w:t>23</w:t>
      </w:r>
      <w:r>
        <w:t>(3), 173–179. https://doi.org/10.1111/j.1749-7345.1992.tb00766.x</w:t>
      </w:r>
    </w:p>
    <w:p w14:paraId="35F0C284" w14:textId="77777777" w:rsidR="00161C8D" w:rsidRDefault="00161C8D" w:rsidP="00161C8D">
      <w:pPr>
        <w:pStyle w:val="Bibliography"/>
      </w:pPr>
      <w:r>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70631053" w14:textId="77777777" w:rsidR="00161C8D" w:rsidRDefault="00161C8D" w:rsidP="00161C8D">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23764035" w14:textId="77777777" w:rsidR="00161C8D" w:rsidRDefault="00161C8D" w:rsidP="00161C8D">
      <w:pPr>
        <w:pStyle w:val="Bibliography"/>
      </w:pPr>
      <w:r>
        <w:t xml:space="preserve">James, R. T., Havens, K., Zhu, G., &amp; Qin, B. (2009). Comparative analysis of nutrients , chlorophyll and transparency in two large shallow lakes ( Lake Taihu , P. R. China and Lake Okeechobee , USA ). In </w:t>
      </w:r>
      <w:r>
        <w:rPr>
          <w:i/>
          <w:iCs/>
        </w:rPr>
        <w:t>Hydrobiologia</w:t>
      </w:r>
      <w:r>
        <w:t xml:space="preserve"> (Vol. 627). https://doi.org/10.1007/s10750-009-9729-5</w:t>
      </w:r>
    </w:p>
    <w:p w14:paraId="0A89F511" w14:textId="77777777" w:rsidR="00161C8D" w:rsidRDefault="00161C8D" w:rsidP="00161C8D">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698B4F69" w14:textId="77777777" w:rsidR="00161C8D" w:rsidRDefault="00161C8D" w:rsidP="00161C8D">
      <w:pPr>
        <w:pStyle w:val="Bibliography"/>
      </w:pPr>
      <w:r>
        <w:t xml:space="preserve">Johnson, D. J., Needham, J., Xu, C., Massoud, E. C., Davies, S. J., Anderson-Teixeira, K. J., Bunyavejchewin, S., Chambers, J. Q., Chang-Yang, C. H., Chiang, J. M., Chuyong, G. B., Condit, R., Cordell, S., Fletcher, C., Giardina, C. P., Giambelluca, T. W., Gunatilleke, N., Gunatilleke, S., Hsieh, C. F., … McMahon, S. M. (2018). Climate sensitive size-dependent survival in tropical trees. </w:t>
      </w:r>
      <w:r>
        <w:rPr>
          <w:i/>
          <w:iCs/>
        </w:rPr>
        <w:t>Nature Ecology and Evolution</w:t>
      </w:r>
      <w:r>
        <w:t xml:space="preserve">, </w:t>
      </w:r>
      <w:r>
        <w:rPr>
          <w:i/>
          <w:iCs/>
        </w:rPr>
        <w:t>2</w:t>
      </w:r>
      <w:r>
        <w:t>(9), 1436–1442. https://doi.org/10.1038/s41559-018-0626-z</w:t>
      </w:r>
    </w:p>
    <w:p w14:paraId="20725EDD" w14:textId="77777777" w:rsidR="00161C8D" w:rsidRDefault="00161C8D" w:rsidP="00161C8D">
      <w:pPr>
        <w:pStyle w:val="Bibliography"/>
      </w:pPr>
      <w:r>
        <w:lastRenderedPageBreak/>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5EAE1774" w14:textId="77777777" w:rsidR="00161C8D" w:rsidRDefault="00161C8D" w:rsidP="00161C8D">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57C6AECE" w14:textId="77777777" w:rsidR="00161C8D" w:rsidRDefault="00161C8D" w:rsidP="00161C8D">
      <w:pPr>
        <w:pStyle w:val="Bibliography"/>
      </w:pPr>
      <w:r>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7C2D03BA" w14:textId="77777777" w:rsidR="00161C8D" w:rsidRDefault="00161C8D" w:rsidP="00161C8D">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65F4F02D" w14:textId="77777777" w:rsidR="00161C8D" w:rsidRDefault="00161C8D" w:rsidP="00161C8D">
      <w:pPr>
        <w:pStyle w:val="Bibliography"/>
      </w:pPr>
      <w:r>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00AEE710" w14:textId="77777777" w:rsidR="00161C8D" w:rsidRDefault="00161C8D" w:rsidP="00161C8D">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50E2F5D4" w14:textId="77777777" w:rsidR="00161C8D" w:rsidRDefault="00161C8D" w:rsidP="00161C8D">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2DFD9584" w14:textId="77777777" w:rsidR="00161C8D" w:rsidRDefault="00161C8D" w:rsidP="00161C8D">
      <w:pPr>
        <w:pStyle w:val="Bibliography"/>
      </w:pPr>
      <w:r>
        <w:t xml:space="preserve">McVoy, C. W., Said, W. P., Obeysekera, J., VanArman, J. A., &amp; Dreschel, T. W. (2011). </w:t>
      </w:r>
      <w:r>
        <w:rPr>
          <w:i/>
          <w:iCs/>
        </w:rPr>
        <w:t>Landscapes and Hydrology of the Predrainage Everglades</w:t>
      </w:r>
      <w:r>
        <w:t>. University Press of Florida.</w:t>
      </w:r>
    </w:p>
    <w:p w14:paraId="745DC38A" w14:textId="77777777" w:rsidR="00161C8D" w:rsidRDefault="00161C8D" w:rsidP="00161C8D">
      <w:pPr>
        <w:pStyle w:val="Bibliography"/>
      </w:pPr>
      <w:r>
        <w:lastRenderedPageBreak/>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4C237620" w14:textId="77777777" w:rsidR="00161C8D" w:rsidRDefault="00161C8D" w:rsidP="00161C8D">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0777802C" w14:textId="77777777" w:rsidR="00161C8D" w:rsidRDefault="00161C8D" w:rsidP="00161C8D">
      <w:pPr>
        <w:pStyle w:val="Bibliography"/>
      </w:pPr>
      <w:r>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0E7CC399" w14:textId="77777777" w:rsidR="00161C8D" w:rsidRDefault="00161C8D" w:rsidP="00161C8D">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63686D1E" w14:textId="77777777" w:rsidR="00161C8D" w:rsidRDefault="00161C8D" w:rsidP="00161C8D">
      <w:pPr>
        <w:pStyle w:val="Bibliography"/>
      </w:pPr>
      <w:r>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382EFC01" w14:textId="77777777" w:rsidR="00161C8D" w:rsidRDefault="00161C8D" w:rsidP="00161C8D">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7D867F9C" w14:textId="77777777" w:rsidR="00161C8D" w:rsidRDefault="00161C8D" w:rsidP="00161C8D">
      <w:pPr>
        <w:pStyle w:val="Bibliography"/>
      </w:pPr>
      <w:r>
        <w:t xml:space="preserve">Qin, Z., Yang, M., Zhang, J. E., &amp; Deng, Z. (2020). Effects of salinity on survival, growth and reproduction of the invasive aquatic snail Pomacea canaliculata (Gastropoda: Ampullariidae). </w:t>
      </w:r>
      <w:r>
        <w:rPr>
          <w:i/>
          <w:iCs/>
        </w:rPr>
        <w:t>Hydrobiologia</w:t>
      </w:r>
      <w:r>
        <w:t xml:space="preserve">, </w:t>
      </w:r>
      <w:r>
        <w:rPr>
          <w:i/>
          <w:iCs/>
        </w:rPr>
        <w:t>847</w:t>
      </w:r>
      <w:r>
        <w:t>(14), 3103–3114. https://doi.org/10.1007/s10750-020-04320-z</w:t>
      </w:r>
    </w:p>
    <w:p w14:paraId="2BDA8E4A" w14:textId="77777777" w:rsidR="00161C8D" w:rsidRDefault="00161C8D" w:rsidP="00161C8D">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7A918838" w14:textId="77777777" w:rsidR="00161C8D" w:rsidRDefault="00161C8D" w:rsidP="00161C8D">
      <w:pPr>
        <w:pStyle w:val="Bibliography"/>
      </w:pPr>
      <w:r>
        <w:lastRenderedPageBreak/>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3C23B64B" w14:textId="77777777" w:rsidR="00161C8D" w:rsidRDefault="00161C8D" w:rsidP="00161C8D">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41152F17" w14:textId="77777777" w:rsidR="00161C8D" w:rsidRDefault="00161C8D" w:rsidP="00161C8D">
      <w:pPr>
        <w:pStyle w:val="Bibliography"/>
      </w:pPr>
      <w:r>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64BC6902" w14:textId="77777777" w:rsidR="00161C8D" w:rsidRDefault="00161C8D" w:rsidP="00161C8D">
      <w:pPr>
        <w:pStyle w:val="Bibliography"/>
      </w:pPr>
      <w:r>
        <w:t xml:space="preserve">Rose, J. P., Wylie, G. D., Casazza, M. L., &amp; Halstead, B. J. (2018). Integrating growth and capture–mark–recapture models reveals size-dependent survival in an elusive species. </w:t>
      </w:r>
      <w:r>
        <w:rPr>
          <w:i/>
          <w:iCs/>
        </w:rPr>
        <w:t>Ecosphere</w:t>
      </w:r>
      <w:r>
        <w:t xml:space="preserve">, </w:t>
      </w:r>
      <w:r>
        <w:rPr>
          <w:i/>
          <w:iCs/>
        </w:rPr>
        <w:t>9</w:t>
      </w:r>
      <w:r>
        <w:t>(8). https://doi.org/10.1002/ecs2.2384</w:t>
      </w:r>
    </w:p>
    <w:p w14:paraId="2B1561E5" w14:textId="77777777" w:rsidR="00161C8D" w:rsidRDefault="00161C8D" w:rsidP="00161C8D">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6E5964CE" w14:textId="77777777" w:rsidR="00161C8D" w:rsidRDefault="00161C8D" w:rsidP="00161C8D">
      <w:pPr>
        <w:pStyle w:val="Bibliography"/>
      </w:pPr>
      <w:r>
        <w:t xml:space="preserve">Santucci, V. J., &amp; Wahl, D. H. (2003). The Effects of Growth, Predation, and First-Winter Mortality on Recruitment of Bluegill Cohorts. </w:t>
      </w:r>
      <w:r>
        <w:rPr>
          <w:i/>
          <w:iCs/>
        </w:rPr>
        <w:t>Transactions of the American Fisheries Society</w:t>
      </w:r>
      <w:r>
        <w:t xml:space="preserve">, </w:t>
      </w:r>
      <w:r>
        <w:rPr>
          <w:i/>
          <w:iCs/>
        </w:rPr>
        <w:t>132</w:t>
      </w:r>
      <w:r>
        <w:t>(2), 346–360. https://doi.org/10.1577/1548-8659(2003)132&lt;0346:teogpa&gt;2.0.co;2</w:t>
      </w:r>
    </w:p>
    <w:p w14:paraId="767D3223" w14:textId="77777777" w:rsidR="00161C8D" w:rsidRDefault="00161C8D" w:rsidP="00161C8D">
      <w:pPr>
        <w:pStyle w:val="Bibliography"/>
      </w:pPr>
      <w:r>
        <w:t xml:space="preserve">Schmera, D., Baur, A., &amp; Baur, B. (2015). Size-dependent shell growth and survival in natural populations of the rock-dwelling land snail chondrina clienta. </w:t>
      </w:r>
      <w:r>
        <w:rPr>
          <w:i/>
          <w:iCs/>
        </w:rPr>
        <w:t>Canadian Journal of Zoology</w:t>
      </w:r>
      <w:r>
        <w:t xml:space="preserve">, </w:t>
      </w:r>
      <w:r>
        <w:rPr>
          <w:i/>
          <w:iCs/>
        </w:rPr>
        <w:t>93</w:t>
      </w:r>
      <w:r>
        <w:t>(5), 403–410. https://doi.org/10.1139/cjz-2014-0307</w:t>
      </w:r>
    </w:p>
    <w:p w14:paraId="3BF959EF" w14:textId="77777777" w:rsidR="00161C8D" w:rsidRDefault="00161C8D" w:rsidP="00161C8D">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67FBEAFB" w14:textId="77777777" w:rsidR="00161C8D" w:rsidRDefault="00161C8D" w:rsidP="00161C8D">
      <w:pPr>
        <w:pStyle w:val="Bibliography"/>
      </w:pPr>
      <w:r>
        <w:lastRenderedPageBreak/>
        <w:t xml:space="preserve">Sheriff, M. J., Peacor, S. D., Hawlena, D., &amp; Thaker, M. (2020). Non-consumptive predator effects on prey population size: A dearth of evidence. </w:t>
      </w:r>
      <w:r>
        <w:rPr>
          <w:i/>
          <w:iCs/>
        </w:rPr>
        <w:t>Journal of Animal Ecology</w:t>
      </w:r>
      <w:r>
        <w:t xml:space="preserve">, </w:t>
      </w:r>
      <w:r>
        <w:rPr>
          <w:i/>
          <w:iCs/>
        </w:rPr>
        <w:t>89</w:t>
      </w:r>
      <w:r>
        <w:t>(6), 1302–1316. https://doi.org/10.1111/1365-2656.13213</w:t>
      </w:r>
    </w:p>
    <w:p w14:paraId="46729220" w14:textId="77777777" w:rsidR="00161C8D" w:rsidRDefault="00161C8D" w:rsidP="00161C8D">
      <w:pPr>
        <w:pStyle w:val="Bibliography"/>
      </w:pPr>
      <w:r>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345CA187" w14:textId="77777777" w:rsidR="00161C8D" w:rsidRDefault="00161C8D" w:rsidP="00161C8D">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60AD91F5" w14:textId="77777777" w:rsidR="00161C8D" w:rsidRDefault="00161C8D" w:rsidP="00161C8D">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7DC53CA4" w14:textId="77777777" w:rsidR="00161C8D" w:rsidRDefault="00161C8D" w:rsidP="00161C8D">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12B45B37" w14:textId="77777777" w:rsidR="00161C8D" w:rsidRDefault="00161C8D" w:rsidP="00161C8D">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2C1BF55E" w14:textId="77777777" w:rsidR="00161C8D" w:rsidRDefault="00161C8D" w:rsidP="00161C8D">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47A0ED51" w14:textId="77777777" w:rsidR="00161C8D" w:rsidRDefault="00161C8D" w:rsidP="00161C8D">
      <w:pPr>
        <w:pStyle w:val="Bibliography"/>
      </w:pPr>
      <w:r>
        <w:t xml:space="preserve">Urban, M. C. (2007). The growth-predation risk trade-off under a growing gape-limited predation threat. </w:t>
      </w:r>
      <w:r>
        <w:rPr>
          <w:i/>
          <w:iCs/>
        </w:rPr>
        <w:t>Ecology</w:t>
      </w:r>
      <w:r>
        <w:t xml:space="preserve">, </w:t>
      </w:r>
      <w:r>
        <w:rPr>
          <w:i/>
          <w:iCs/>
        </w:rPr>
        <w:t>88</w:t>
      </w:r>
      <w:r>
        <w:t>(10), 2587–2597. https://doi.org/10.1890/06-1946.1</w:t>
      </w:r>
    </w:p>
    <w:p w14:paraId="03BD11EC" w14:textId="77777777" w:rsidR="00161C8D" w:rsidRDefault="00161C8D" w:rsidP="00161C8D">
      <w:pPr>
        <w:pStyle w:val="Bibliography"/>
      </w:pPr>
      <w:r>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076547E1" w14:textId="77777777" w:rsidR="00161C8D" w:rsidRDefault="00161C8D" w:rsidP="00161C8D">
      <w:pPr>
        <w:pStyle w:val="Bibliography"/>
      </w:pPr>
      <w:r>
        <w:lastRenderedPageBreak/>
        <w:t xml:space="preserve">Vance, R. R. (1985). The Stable Coexistence of Two Competitors for One Resource. </w:t>
      </w:r>
      <w:r>
        <w:rPr>
          <w:i/>
          <w:iCs/>
        </w:rPr>
        <w:t>The American Naturalist</w:t>
      </w:r>
      <w:r>
        <w:t xml:space="preserve">, </w:t>
      </w:r>
      <w:r>
        <w:rPr>
          <w:i/>
          <w:iCs/>
        </w:rPr>
        <w:t>126</w:t>
      </w:r>
      <w:r>
        <w:t>(1), 72–86. https://doi.org/10.1086/284397</w:t>
      </w:r>
    </w:p>
    <w:p w14:paraId="53833E9B" w14:textId="77777777" w:rsidR="00161C8D" w:rsidRDefault="00161C8D" w:rsidP="00161C8D">
      <w:pPr>
        <w:pStyle w:val="Bibliography"/>
      </w:pPr>
      <w:r>
        <w:t xml:space="preserve">Vavrek, M. C., McGraw, J. B., &amp; Yang, H. S. (1997). Within-Population Variation in Demography of Taraxacum Officinale: Season- and Size- Dependent Survival , Growth and Reproduction. </w:t>
      </w:r>
      <w:r>
        <w:rPr>
          <w:i/>
          <w:iCs/>
        </w:rPr>
        <w:t>Journal of Ecology</w:t>
      </w:r>
      <w:r>
        <w:t xml:space="preserve">, </w:t>
      </w:r>
      <w:r>
        <w:rPr>
          <w:i/>
          <w:iCs/>
        </w:rPr>
        <w:t>85</w:t>
      </w:r>
      <w:r>
        <w:t>(3), 277–287.</w:t>
      </w:r>
    </w:p>
    <w:p w14:paraId="6D059F2A" w14:textId="77777777" w:rsidR="00161C8D" w:rsidRDefault="00161C8D" w:rsidP="00161C8D">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0BB80CD1" w14:textId="77777777" w:rsidR="00161C8D" w:rsidRDefault="00161C8D" w:rsidP="00161C8D">
      <w:pPr>
        <w:pStyle w:val="Bibliography"/>
      </w:pPr>
      <w:r>
        <w:t xml:space="preserve">Werner, E. E., &amp; Gilliam, J. F. (1984). The Ontogenetic Niche and Species Interactions in Size-Structured Populations. </w:t>
      </w:r>
      <w:r>
        <w:rPr>
          <w:i/>
          <w:iCs/>
        </w:rPr>
        <w:t>Annual Review of Ecology and Systematics</w:t>
      </w:r>
      <w:r>
        <w:t xml:space="preserve">, </w:t>
      </w:r>
      <w:r>
        <w:rPr>
          <w:i/>
          <w:iCs/>
        </w:rPr>
        <w:t>15</w:t>
      </w:r>
      <w:r>
        <w:t>, 393–425.</w:t>
      </w:r>
    </w:p>
    <w:p w14:paraId="2ED05976" w14:textId="77777777" w:rsidR="00161C8D" w:rsidRDefault="00161C8D" w:rsidP="00161C8D">
      <w:pPr>
        <w:pStyle w:val="Bibliography"/>
      </w:pPr>
      <w:r>
        <w:t xml:space="preserve">Wisdom, M. J., Mills, L. S., &amp; Doak, D. F. (2000). Life stage simulation analysis: Estimating vital-rate effects on population growth for conservation. </w:t>
      </w:r>
      <w:r>
        <w:rPr>
          <w:i/>
          <w:iCs/>
        </w:rPr>
        <w:t>Ecology</w:t>
      </w:r>
      <w:r>
        <w:t xml:space="preserve">, </w:t>
      </w:r>
      <w:r>
        <w:rPr>
          <w:i/>
          <w:iCs/>
        </w:rPr>
        <w:t>81</w:t>
      </w:r>
      <w:r>
        <w:t>(3), 628–641. https://doi.org/10.1890/0012-9658(2000)081[0628:LSSAEV]2.0.CO;2</w:t>
      </w:r>
    </w:p>
    <w:p w14:paraId="0A04CBCD" w14:textId="77777777" w:rsidR="00161C8D" w:rsidRDefault="00161C8D" w:rsidP="00161C8D">
      <w:pPr>
        <w:pStyle w:val="Bibliography"/>
      </w:pPr>
      <w:r>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4597EA96" w14:textId="796B17D2" w:rsidR="00004CAC" w:rsidRPr="00524172" w:rsidRDefault="00751011" w:rsidP="00FB2E10">
      <w:pPr>
        <w:pStyle w:val="NATESTYLE1CommonCollege"/>
        <w:spacing w:after="240"/>
        <w:rPr>
          <w:b/>
          <w:bCs/>
        </w:rPr>
      </w:pPr>
      <w:r>
        <w:rPr>
          <w:b/>
          <w:bCs/>
        </w:rPr>
        <w:fldChar w:fldCharType="end"/>
      </w:r>
    </w:p>
    <w:p w14:paraId="174DDA2D" w14:textId="77777777" w:rsidR="0027230D" w:rsidRDefault="0027230D" w:rsidP="00393F89">
      <w:pPr>
        <w:pStyle w:val="NATESTYLE1CommonCollege"/>
        <w:spacing w:after="240"/>
      </w:pP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5B79A2F5"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8028FB">
        <w:t>A) is picture showing the transects of tethers in the wetland used to estimate daily survival rates, C)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03AB97E8">
            <wp:extent cx="5943600" cy="29718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B957C5" w14:textId="2EDC955A"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Figure 3: A) difference in water temperature between season , and B) the size-dependent growth rates of the snails compared across season</w:t>
      </w:r>
      <w:r w:rsidR="00B21C68">
        <w:t xml:space="preserve">s. </w:t>
      </w:r>
    </w:p>
    <w:p w14:paraId="2E7DFAD8" w14:textId="13DEB2F0" w:rsidR="00B765FA" w:rsidRDefault="00213446" w:rsidP="00C63B31">
      <w:pPr>
        <w:pStyle w:val="NATESTYLE1CommonCollege"/>
        <w:spacing w:after="240"/>
        <w:jc w:val="both"/>
      </w:pPr>
      <w:r>
        <w:rPr>
          <w:noProof/>
        </w:rPr>
        <w:lastRenderedPageBreak/>
        <w:drawing>
          <wp:inline distT="0" distB="0" distL="0" distR="0" wp14:anchorId="2F706BE9" wp14:editId="11C9087F">
            <wp:extent cx="6134100" cy="3067050"/>
            <wp:effectExtent l="0" t="0" r="0" b="0"/>
            <wp:docPr id="7" name="Picture 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r w:rsidR="003A1C82" w:rsidRPr="00524172">
        <w:rPr>
          <w:i/>
        </w:rPr>
        <w:t>Pomacea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the isocline from</w:t>
      </w:r>
      <w:r>
        <w:t xml:space="preserve"> the “natural-good” reproductive conditions, and the light grey represents </w:t>
      </w:r>
      <w:r>
        <w:t>the isocline from</w:t>
      </w:r>
      <w:r>
        <w:t xml:space="preserve"> “optimized” reproductive conditions. </w:t>
      </w:r>
      <w:r w:rsidR="003A1C82" w:rsidRPr="00524172">
        <w:t>Mean 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our study</w:t>
      </w:r>
      <w:r w:rsidR="003A1C82" w:rsidRPr="00524172">
        <w:t xml:space="preserve"> wetlands are plotted on each panel along with the conditions from the original </w:t>
      </w:r>
      <w:r w:rsidR="00A2255A">
        <w:t>population</w:t>
      </w:r>
      <w:r w:rsidR="003A1C82" w:rsidRPr="00524172">
        <w:t xml:space="preserve"> model (red dot).</w:t>
      </w:r>
      <w:r w:rsidR="001F7F47" w:rsidRPr="00524172">
        <w:t xml:space="preserve">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 xml:space="preserve">predator-exclosur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BB589" w14:textId="77777777" w:rsidR="00A41AF6" w:rsidRDefault="00A41AF6" w:rsidP="00781B9F">
      <w:pPr>
        <w:spacing w:line="240" w:lineRule="auto"/>
      </w:pPr>
      <w:r>
        <w:separator/>
      </w:r>
    </w:p>
  </w:endnote>
  <w:endnote w:type="continuationSeparator" w:id="0">
    <w:p w14:paraId="1FCBAE8B" w14:textId="77777777" w:rsidR="00A41AF6" w:rsidRDefault="00A41AF6"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B7B9B" w14:textId="77777777" w:rsidR="00A41AF6" w:rsidRDefault="00A41AF6" w:rsidP="00781B9F">
      <w:pPr>
        <w:spacing w:line="240" w:lineRule="auto"/>
      </w:pPr>
      <w:r>
        <w:separator/>
      </w:r>
    </w:p>
  </w:footnote>
  <w:footnote w:type="continuationSeparator" w:id="0">
    <w:p w14:paraId="47E2459D" w14:textId="77777777" w:rsidR="00A41AF6" w:rsidRDefault="00A41AF6"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5D6D"/>
    <w:rsid w:val="000177CE"/>
    <w:rsid w:val="00020367"/>
    <w:rsid w:val="000211B3"/>
    <w:rsid w:val="000260E6"/>
    <w:rsid w:val="00030451"/>
    <w:rsid w:val="00034ED2"/>
    <w:rsid w:val="00036BA0"/>
    <w:rsid w:val="0003765F"/>
    <w:rsid w:val="00042D12"/>
    <w:rsid w:val="00046220"/>
    <w:rsid w:val="0004712B"/>
    <w:rsid w:val="000473DE"/>
    <w:rsid w:val="0005137F"/>
    <w:rsid w:val="0005317C"/>
    <w:rsid w:val="00053DE2"/>
    <w:rsid w:val="00056451"/>
    <w:rsid w:val="0006656F"/>
    <w:rsid w:val="00070620"/>
    <w:rsid w:val="00070B34"/>
    <w:rsid w:val="0007192D"/>
    <w:rsid w:val="000725E3"/>
    <w:rsid w:val="00076E4D"/>
    <w:rsid w:val="0007729E"/>
    <w:rsid w:val="000866D9"/>
    <w:rsid w:val="00087B90"/>
    <w:rsid w:val="00090370"/>
    <w:rsid w:val="00090D23"/>
    <w:rsid w:val="00095C52"/>
    <w:rsid w:val="00096187"/>
    <w:rsid w:val="00096A0E"/>
    <w:rsid w:val="0009739D"/>
    <w:rsid w:val="000976EE"/>
    <w:rsid w:val="000A1006"/>
    <w:rsid w:val="000A293D"/>
    <w:rsid w:val="000A31B0"/>
    <w:rsid w:val="000A3B1D"/>
    <w:rsid w:val="000A5391"/>
    <w:rsid w:val="000A5412"/>
    <w:rsid w:val="000B27B4"/>
    <w:rsid w:val="000B47B7"/>
    <w:rsid w:val="000C1139"/>
    <w:rsid w:val="000C6934"/>
    <w:rsid w:val="000D058A"/>
    <w:rsid w:val="000D487D"/>
    <w:rsid w:val="000D5CFF"/>
    <w:rsid w:val="000E2042"/>
    <w:rsid w:val="000E248A"/>
    <w:rsid w:val="000E299F"/>
    <w:rsid w:val="000E68C9"/>
    <w:rsid w:val="000F5CF8"/>
    <w:rsid w:val="000F71E6"/>
    <w:rsid w:val="000F7F93"/>
    <w:rsid w:val="001002C1"/>
    <w:rsid w:val="001003F5"/>
    <w:rsid w:val="001035A5"/>
    <w:rsid w:val="001067DA"/>
    <w:rsid w:val="0010760A"/>
    <w:rsid w:val="00115B9E"/>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2AF9"/>
    <w:rsid w:val="00161955"/>
    <w:rsid w:val="00161C8D"/>
    <w:rsid w:val="001644A7"/>
    <w:rsid w:val="00167ADF"/>
    <w:rsid w:val="00167AEC"/>
    <w:rsid w:val="00173096"/>
    <w:rsid w:val="0017387E"/>
    <w:rsid w:val="00173B58"/>
    <w:rsid w:val="001755D4"/>
    <w:rsid w:val="00175D6C"/>
    <w:rsid w:val="00176122"/>
    <w:rsid w:val="00181F19"/>
    <w:rsid w:val="00192C6D"/>
    <w:rsid w:val="00193C41"/>
    <w:rsid w:val="0019531C"/>
    <w:rsid w:val="00197D8D"/>
    <w:rsid w:val="001A260B"/>
    <w:rsid w:val="001A41BE"/>
    <w:rsid w:val="001A7550"/>
    <w:rsid w:val="001B03B0"/>
    <w:rsid w:val="001B1674"/>
    <w:rsid w:val="001B1B16"/>
    <w:rsid w:val="001B66BA"/>
    <w:rsid w:val="001C11C2"/>
    <w:rsid w:val="001C2A27"/>
    <w:rsid w:val="001C2B5D"/>
    <w:rsid w:val="001C3CAC"/>
    <w:rsid w:val="001C40D8"/>
    <w:rsid w:val="001C6E9D"/>
    <w:rsid w:val="001D110F"/>
    <w:rsid w:val="001D2C67"/>
    <w:rsid w:val="001E0383"/>
    <w:rsid w:val="001E1667"/>
    <w:rsid w:val="001E4204"/>
    <w:rsid w:val="001E7736"/>
    <w:rsid w:val="001F00E4"/>
    <w:rsid w:val="001F200C"/>
    <w:rsid w:val="001F4B71"/>
    <w:rsid w:val="001F5CFF"/>
    <w:rsid w:val="001F7F47"/>
    <w:rsid w:val="0020287B"/>
    <w:rsid w:val="002051F3"/>
    <w:rsid w:val="00205945"/>
    <w:rsid w:val="00212CE3"/>
    <w:rsid w:val="00213446"/>
    <w:rsid w:val="00215205"/>
    <w:rsid w:val="002157AE"/>
    <w:rsid w:val="00216617"/>
    <w:rsid w:val="0022030A"/>
    <w:rsid w:val="00222F89"/>
    <w:rsid w:val="0022764D"/>
    <w:rsid w:val="00230A21"/>
    <w:rsid w:val="00236988"/>
    <w:rsid w:val="0023771B"/>
    <w:rsid w:val="002377D7"/>
    <w:rsid w:val="00241151"/>
    <w:rsid w:val="00245D75"/>
    <w:rsid w:val="002552FB"/>
    <w:rsid w:val="00257E41"/>
    <w:rsid w:val="00261863"/>
    <w:rsid w:val="0026199F"/>
    <w:rsid w:val="00261FD0"/>
    <w:rsid w:val="00261FF0"/>
    <w:rsid w:val="002653EF"/>
    <w:rsid w:val="00266BFD"/>
    <w:rsid w:val="002703D1"/>
    <w:rsid w:val="0027110A"/>
    <w:rsid w:val="0027230D"/>
    <w:rsid w:val="00272C4C"/>
    <w:rsid w:val="00273DAB"/>
    <w:rsid w:val="00273E51"/>
    <w:rsid w:val="00276CA6"/>
    <w:rsid w:val="0027704C"/>
    <w:rsid w:val="0028090A"/>
    <w:rsid w:val="00280E93"/>
    <w:rsid w:val="00281885"/>
    <w:rsid w:val="00284229"/>
    <w:rsid w:val="00284F19"/>
    <w:rsid w:val="002910C8"/>
    <w:rsid w:val="002914FF"/>
    <w:rsid w:val="00292AC8"/>
    <w:rsid w:val="00293BFD"/>
    <w:rsid w:val="00294C3A"/>
    <w:rsid w:val="002952BE"/>
    <w:rsid w:val="0029728A"/>
    <w:rsid w:val="00297CBF"/>
    <w:rsid w:val="002A0DB8"/>
    <w:rsid w:val="002A2056"/>
    <w:rsid w:val="002A3783"/>
    <w:rsid w:val="002A4D1A"/>
    <w:rsid w:val="002A4FBB"/>
    <w:rsid w:val="002A7071"/>
    <w:rsid w:val="002B0D33"/>
    <w:rsid w:val="002B41C7"/>
    <w:rsid w:val="002B65A3"/>
    <w:rsid w:val="002C040A"/>
    <w:rsid w:val="002C1754"/>
    <w:rsid w:val="002C4727"/>
    <w:rsid w:val="002C6E46"/>
    <w:rsid w:val="002C7FBE"/>
    <w:rsid w:val="002D0652"/>
    <w:rsid w:val="002D20B0"/>
    <w:rsid w:val="002D2DE9"/>
    <w:rsid w:val="002D345E"/>
    <w:rsid w:val="002D422E"/>
    <w:rsid w:val="002D4AA1"/>
    <w:rsid w:val="002D684D"/>
    <w:rsid w:val="002D6FD7"/>
    <w:rsid w:val="002D7992"/>
    <w:rsid w:val="002E3D9B"/>
    <w:rsid w:val="002E6EE2"/>
    <w:rsid w:val="002E7D43"/>
    <w:rsid w:val="002F364A"/>
    <w:rsid w:val="002F4A19"/>
    <w:rsid w:val="002F58C4"/>
    <w:rsid w:val="002F5D5C"/>
    <w:rsid w:val="003016A5"/>
    <w:rsid w:val="003021B5"/>
    <w:rsid w:val="00302391"/>
    <w:rsid w:val="00305163"/>
    <w:rsid w:val="003052D0"/>
    <w:rsid w:val="003106FD"/>
    <w:rsid w:val="00310CDE"/>
    <w:rsid w:val="00310D80"/>
    <w:rsid w:val="00311CDB"/>
    <w:rsid w:val="00312051"/>
    <w:rsid w:val="003125BA"/>
    <w:rsid w:val="0031395A"/>
    <w:rsid w:val="003200A6"/>
    <w:rsid w:val="003245AF"/>
    <w:rsid w:val="00325E4A"/>
    <w:rsid w:val="003263BD"/>
    <w:rsid w:val="00326BD0"/>
    <w:rsid w:val="00327EAA"/>
    <w:rsid w:val="003303E3"/>
    <w:rsid w:val="003325CD"/>
    <w:rsid w:val="00334424"/>
    <w:rsid w:val="00334FFD"/>
    <w:rsid w:val="00335C42"/>
    <w:rsid w:val="003360DA"/>
    <w:rsid w:val="00337821"/>
    <w:rsid w:val="00337DE0"/>
    <w:rsid w:val="00340D05"/>
    <w:rsid w:val="00341713"/>
    <w:rsid w:val="00342EE5"/>
    <w:rsid w:val="003439C4"/>
    <w:rsid w:val="00343FB3"/>
    <w:rsid w:val="0034743F"/>
    <w:rsid w:val="00353983"/>
    <w:rsid w:val="00355C77"/>
    <w:rsid w:val="003620C7"/>
    <w:rsid w:val="003623CC"/>
    <w:rsid w:val="00362822"/>
    <w:rsid w:val="003635CC"/>
    <w:rsid w:val="003640E0"/>
    <w:rsid w:val="00364526"/>
    <w:rsid w:val="00364CDB"/>
    <w:rsid w:val="00365549"/>
    <w:rsid w:val="00365E8A"/>
    <w:rsid w:val="00365ED3"/>
    <w:rsid w:val="00371ADB"/>
    <w:rsid w:val="00371B07"/>
    <w:rsid w:val="003720F6"/>
    <w:rsid w:val="003771FA"/>
    <w:rsid w:val="00380204"/>
    <w:rsid w:val="00381460"/>
    <w:rsid w:val="00391652"/>
    <w:rsid w:val="00393F89"/>
    <w:rsid w:val="003A02E4"/>
    <w:rsid w:val="003A0426"/>
    <w:rsid w:val="003A05E8"/>
    <w:rsid w:val="003A1372"/>
    <w:rsid w:val="003A14BD"/>
    <w:rsid w:val="003A1C82"/>
    <w:rsid w:val="003A24EE"/>
    <w:rsid w:val="003A2B17"/>
    <w:rsid w:val="003A34B5"/>
    <w:rsid w:val="003A5043"/>
    <w:rsid w:val="003A6FF4"/>
    <w:rsid w:val="003A79C1"/>
    <w:rsid w:val="003B0831"/>
    <w:rsid w:val="003B2E67"/>
    <w:rsid w:val="003B3C12"/>
    <w:rsid w:val="003B45BF"/>
    <w:rsid w:val="003B66BA"/>
    <w:rsid w:val="003C0F32"/>
    <w:rsid w:val="003C1180"/>
    <w:rsid w:val="003C139D"/>
    <w:rsid w:val="003C1EF2"/>
    <w:rsid w:val="003C40A2"/>
    <w:rsid w:val="003C419E"/>
    <w:rsid w:val="003C54B6"/>
    <w:rsid w:val="003C5793"/>
    <w:rsid w:val="003C6840"/>
    <w:rsid w:val="003C77A6"/>
    <w:rsid w:val="003D10D1"/>
    <w:rsid w:val="003D13DE"/>
    <w:rsid w:val="003D261B"/>
    <w:rsid w:val="003D5178"/>
    <w:rsid w:val="003D5450"/>
    <w:rsid w:val="003D791C"/>
    <w:rsid w:val="003D7A30"/>
    <w:rsid w:val="003E1534"/>
    <w:rsid w:val="003E1857"/>
    <w:rsid w:val="003E20D0"/>
    <w:rsid w:val="003E3195"/>
    <w:rsid w:val="003E375A"/>
    <w:rsid w:val="003E3AC1"/>
    <w:rsid w:val="003E5E87"/>
    <w:rsid w:val="003F1730"/>
    <w:rsid w:val="003F1A58"/>
    <w:rsid w:val="003F58F7"/>
    <w:rsid w:val="003F751B"/>
    <w:rsid w:val="003F7F6D"/>
    <w:rsid w:val="00400904"/>
    <w:rsid w:val="00401AF4"/>
    <w:rsid w:val="0040297C"/>
    <w:rsid w:val="0040363B"/>
    <w:rsid w:val="004040B5"/>
    <w:rsid w:val="004055FA"/>
    <w:rsid w:val="00410D67"/>
    <w:rsid w:val="00411372"/>
    <w:rsid w:val="004116AE"/>
    <w:rsid w:val="004131B2"/>
    <w:rsid w:val="0041445C"/>
    <w:rsid w:val="004159B7"/>
    <w:rsid w:val="00416F3E"/>
    <w:rsid w:val="00421661"/>
    <w:rsid w:val="00421FBE"/>
    <w:rsid w:val="00422BF9"/>
    <w:rsid w:val="00422E6B"/>
    <w:rsid w:val="00424F8C"/>
    <w:rsid w:val="00430021"/>
    <w:rsid w:val="00430D46"/>
    <w:rsid w:val="00433C64"/>
    <w:rsid w:val="00440FA9"/>
    <w:rsid w:val="004412B6"/>
    <w:rsid w:val="00441904"/>
    <w:rsid w:val="00444D1E"/>
    <w:rsid w:val="004466C6"/>
    <w:rsid w:val="004472A5"/>
    <w:rsid w:val="004472FF"/>
    <w:rsid w:val="00452460"/>
    <w:rsid w:val="004530F5"/>
    <w:rsid w:val="0045324B"/>
    <w:rsid w:val="00460138"/>
    <w:rsid w:val="004611C7"/>
    <w:rsid w:val="00463E38"/>
    <w:rsid w:val="00464627"/>
    <w:rsid w:val="0046530C"/>
    <w:rsid w:val="00471A28"/>
    <w:rsid w:val="00476412"/>
    <w:rsid w:val="00480B9C"/>
    <w:rsid w:val="00481902"/>
    <w:rsid w:val="004819C9"/>
    <w:rsid w:val="00481C2C"/>
    <w:rsid w:val="00481EA9"/>
    <w:rsid w:val="00483952"/>
    <w:rsid w:val="00486D41"/>
    <w:rsid w:val="004872F8"/>
    <w:rsid w:val="00487A57"/>
    <w:rsid w:val="00491AC9"/>
    <w:rsid w:val="00491DA4"/>
    <w:rsid w:val="0049383B"/>
    <w:rsid w:val="00496D56"/>
    <w:rsid w:val="004A55CF"/>
    <w:rsid w:val="004A5CC7"/>
    <w:rsid w:val="004B0537"/>
    <w:rsid w:val="004B4910"/>
    <w:rsid w:val="004C0607"/>
    <w:rsid w:val="004C3869"/>
    <w:rsid w:val="004D0204"/>
    <w:rsid w:val="004D142E"/>
    <w:rsid w:val="004D56B0"/>
    <w:rsid w:val="004E00C5"/>
    <w:rsid w:val="004E2943"/>
    <w:rsid w:val="004E2B1E"/>
    <w:rsid w:val="004E338A"/>
    <w:rsid w:val="004E677F"/>
    <w:rsid w:val="004E6A83"/>
    <w:rsid w:val="004E6AAE"/>
    <w:rsid w:val="004F2BA1"/>
    <w:rsid w:val="004F582E"/>
    <w:rsid w:val="004F74C4"/>
    <w:rsid w:val="00507639"/>
    <w:rsid w:val="005079BC"/>
    <w:rsid w:val="0051304B"/>
    <w:rsid w:val="00515CDD"/>
    <w:rsid w:val="005174EC"/>
    <w:rsid w:val="00517A13"/>
    <w:rsid w:val="00517B89"/>
    <w:rsid w:val="00524172"/>
    <w:rsid w:val="005274EE"/>
    <w:rsid w:val="0053044F"/>
    <w:rsid w:val="00531BA5"/>
    <w:rsid w:val="00531C71"/>
    <w:rsid w:val="0053280D"/>
    <w:rsid w:val="00533B56"/>
    <w:rsid w:val="005372BA"/>
    <w:rsid w:val="00537511"/>
    <w:rsid w:val="00544B37"/>
    <w:rsid w:val="0055395A"/>
    <w:rsid w:val="00556838"/>
    <w:rsid w:val="00556921"/>
    <w:rsid w:val="00560E76"/>
    <w:rsid w:val="005618D4"/>
    <w:rsid w:val="0056332E"/>
    <w:rsid w:val="0056425B"/>
    <w:rsid w:val="00564DEB"/>
    <w:rsid w:val="00565530"/>
    <w:rsid w:val="00565F00"/>
    <w:rsid w:val="00571000"/>
    <w:rsid w:val="0057141D"/>
    <w:rsid w:val="005724D1"/>
    <w:rsid w:val="00573372"/>
    <w:rsid w:val="005743D3"/>
    <w:rsid w:val="00575E6F"/>
    <w:rsid w:val="005819B0"/>
    <w:rsid w:val="0058309D"/>
    <w:rsid w:val="005878BF"/>
    <w:rsid w:val="00596231"/>
    <w:rsid w:val="00596A33"/>
    <w:rsid w:val="005A1346"/>
    <w:rsid w:val="005A21EE"/>
    <w:rsid w:val="005A34BA"/>
    <w:rsid w:val="005A48A4"/>
    <w:rsid w:val="005A63FC"/>
    <w:rsid w:val="005A74E7"/>
    <w:rsid w:val="005B0AD7"/>
    <w:rsid w:val="005B3CAB"/>
    <w:rsid w:val="005B450B"/>
    <w:rsid w:val="005B5C62"/>
    <w:rsid w:val="005B78C6"/>
    <w:rsid w:val="005B7C40"/>
    <w:rsid w:val="005C1E5B"/>
    <w:rsid w:val="005C5952"/>
    <w:rsid w:val="005C609B"/>
    <w:rsid w:val="005D075A"/>
    <w:rsid w:val="005D0A7C"/>
    <w:rsid w:val="005D4A0D"/>
    <w:rsid w:val="005D6C34"/>
    <w:rsid w:val="005D6CD9"/>
    <w:rsid w:val="005D7F91"/>
    <w:rsid w:val="005E2D82"/>
    <w:rsid w:val="005E4A15"/>
    <w:rsid w:val="005E6DDF"/>
    <w:rsid w:val="005F008B"/>
    <w:rsid w:val="005F05EC"/>
    <w:rsid w:val="005F0A81"/>
    <w:rsid w:val="005F40BA"/>
    <w:rsid w:val="005F4238"/>
    <w:rsid w:val="005F6C24"/>
    <w:rsid w:val="005F700E"/>
    <w:rsid w:val="00602A5E"/>
    <w:rsid w:val="006053B3"/>
    <w:rsid w:val="0060633A"/>
    <w:rsid w:val="006066ED"/>
    <w:rsid w:val="00612951"/>
    <w:rsid w:val="006179D1"/>
    <w:rsid w:val="006209A7"/>
    <w:rsid w:val="00630700"/>
    <w:rsid w:val="00632D3B"/>
    <w:rsid w:val="00634E57"/>
    <w:rsid w:val="006368F3"/>
    <w:rsid w:val="00640B8A"/>
    <w:rsid w:val="006413AA"/>
    <w:rsid w:val="006420F2"/>
    <w:rsid w:val="00650FEB"/>
    <w:rsid w:val="00657449"/>
    <w:rsid w:val="006619D8"/>
    <w:rsid w:val="00665746"/>
    <w:rsid w:val="00665FD5"/>
    <w:rsid w:val="006709CE"/>
    <w:rsid w:val="00672598"/>
    <w:rsid w:val="0067437C"/>
    <w:rsid w:val="00674544"/>
    <w:rsid w:val="006752F7"/>
    <w:rsid w:val="00676986"/>
    <w:rsid w:val="00676AE8"/>
    <w:rsid w:val="006840C8"/>
    <w:rsid w:val="006846D7"/>
    <w:rsid w:val="00685DC5"/>
    <w:rsid w:val="006870D2"/>
    <w:rsid w:val="00690487"/>
    <w:rsid w:val="00691AB5"/>
    <w:rsid w:val="0069260A"/>
    <w:rsid w:val="00693746"/>
    <w:rsid w:val="00695B5F"/>
    <w:rsid w:val="0069641C"/>
    <w:rsid w:val="006A07BC"/>
    <w:rsid w:val="006A210A"/>
    <w:rsid w:val="006A3180"/>
    <w:rsid w:val="006A4167"/>
    <w:rsid w:val="006A41AB"/>
    <w:rsid w:val="006A5A23"/>
    <w:rsid w:val="006A6610"/>
    <w:rsid w:val="006A6B0D"/>
    <w:rsid w:val="006A6EF3"/>
    <w:rsid w:val="006A76E2"/>
    <w:rsid w:val="006B06B4"/>
    <w:rsid w:val="006B0786"/>
    <w:rsid w:val="006B22CD"/>
    <w:rsid w:val="006B27D9"/>
    <w:rsid w:val="006B28D4"/>
    <w:rsid w:val="006B39CE"/>
    <w:rsid w:val="006B3F32"/>
    <w:rsid w:val="006B5AB5"/>
    <w:rsid w:val="006B7942"/>
    <w:rsid w:val="006C3488"/>
    <w:rsid w:val="006C371E"/>
    <w:rsid w:val="006C4987"/>
    <w:rsid w:val="006C5664"/>
    <w:rsid w:val="006C6429"/>
    <w:rsid w:val="006D3802"/>
    <w:rsid w:val="006D4AF0"/>
    <w:rsid w:val="006D5426"/>
    <w:rsid w:val="006D7236"/>
    <w:rsid w:val="006E443B"/>
    <w:rsid w:val="006E4BAC"/>
    <w:rsid w:val="006E4D91"/>
    <w:rsid w:val="006E571B"/>
    <w:rsid w:val="006E5B6F"/>
    <w:rsid w:val="006E702C"/>
    <w:rsid w:val="006F2DD3"/>
    <w:rsid w:val="006F40F2"/>
    <w:rsid w:val="006F4781"/>
    <w:rsid w:val="006F680D"/>
    <w:rsid w:val="00701315"/>
    <w:rsid w:val="007013B5"/>
    <w:rsid w:val="00701A1C"/>
    <w:rsid w:val="00703140"/>
    <w:rsid w:val="00705DAF"/>
    <w:rsid w:val="00706564"/>
    <w:rsid w:val="00710AF1"/>
    <w:rsid w:val="00711D01"/>
    <w:rsid w:val="00714BBC"/>
    <w:rsid w:val="00721287"/>
    <w:rsid w:val="007237CB"/>
    <w:rsid w:val="00725796"/>
    <w:rsid w:val="0073038E"/>
    <w:rsid w:val="00734DA1"/>
    <w:rsid w:val="00737963"/>
    <w:rsid w:val="00737FBA"/>
    <w:rsid w:val="00741385"/>
    <w:rsid w:val="0074239E"/>
    <w:rsid w:val="00743D22"/>
    <w:rsid w:val="00744859"/>
    <w:rsid w:val="0074770D"/>
    <w:rsid w:val="00747A88"/>
    <w:rsid w:val="00750BFD"/>
    <w:rsid w:val="00751011"/>
    <w:rsid w:val="00754093"/>
    <w:rsid w:val="007553C1"/>
    <w:rsid w:val="0075799E"/>
    <w:rsid w:val="0076049A"/>
    <w:rsid w:val="0076235B"/>
    <w:rsid w:val="007654A3"/>
    <w:rsid w:val="0076619F"/>
    <w:rsid w:val="00770136"/>
    <w:rsid w:val="007767AF"/>
    <w:rsid w:val="00781B9F"/>
    <w:rsid w:val="007827DE"/>
    <w:rsid w:val="00783074"/>
    <w:rsid w:val="007840F9"/>
    <w:rsid w:val="00785459"/>
    <w:rsid w:val="007871EC"/>
    <w:rsid w:val="0078777A"/>
    <w:rsid w:val="00791FD6"/>
    <w:rsid w:val="007954A5"/>
    <w:rsid w:val="007959C3"/>
    <w:rsid w:val="00797B89"/>
    <w:rsid w:val="00797BFA"/>
    <w:rsid w:val="007A02E5"/>
    <w:rsid w:val="007A0E9A"/>
    <w:rsid w:val="007A1072"/>
    <w:rsid w:val="007A1147"/>
    <w:rsid w:val="007A3D38"/>
    <w:rsid w:val="007A4531"/>
    <w:rsid w:val="007A4B20"/>
    <w:rsid w:val="007B237D"/>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7D3F"/>
    <w:rsid w:val="007E04F2"/>
    <w:rsid w:val="007E1426"/>
    <w:rsid w:val="007E25B3"/>
    <w:rsid w:val="007E3F75"/>
    <w:rsid w:val="007E5B27"/>
    <w:rsid w:val="007E7DF2"/>
    <w:rsid w:val="007E7E46"/>
    <w:rsid w:val="007F0154"/>
    <w:rsid w:val="007F0DD3"/>
    <w:rsid w:val="007F1CF3"/>
    <w:rsid w:val="007F256E"/>
    <w:rsid w:val="007F2DE0"/>
    <w:rsid w:val="007F3A64"/>
    <w:rsid w:val="007F7806"/>
    <w:rsid w:val="008028FB"/>
    <w:rsid w:val="00803E44"/>
    <w:rsid w:val="00804EE3"/>
    <w:rsid w:val="0080532D"/>
    <w:rsid w:val="008072AF"/>
    <w:rsid w:val="00811454"/>
    <w:rsid w:val="00812CAA"/>
    <w:rsid w:val="008158E5"/>
    <w:rsid w:val="008168D9"/>
    <w:rsid w:val="00816DAD"/>
    <w:rsid w:val="00821F76"/>
    <w:rsid w:val="00822636"/>
    <w:rsid w:val="00823EF1"/>
    <w:rsid w:val="0082405B"/>
    <w:rsid w:val="0082626D"/>
    <w:rsid w:val="0082764C"/>
    <w:rsid w:val="00832341"/>
    <w:rsid w:val="0083456F"/>
    <w:rsid w:val="00837C2B"/>
    <w:rsid w:val="00840AC6"/>
    <w:rsid w:val="00842FAC"/>
    <w:rsid w:val="00844B9C"/>
    <w:rsid w:val="008457FD"/>
    <w:rsid w:val="00846AD7"/>
    <w:rsid w:val="00847297"/>
    <w:rsid w:val="00852E50"/>
    <w:rsid w:val="00855141"/>
    <w:rsid w:val="00855BE4"/>
    <w:rsid w:val="00860882"/>
    <w:rsid w:val="008615A9"/>
    <w:rsid w:val="0086272F"/>
    <w:rsid w:val="00862ED3"/>
    <w:rsid w:val="00866A71"/>
    <w:rsid w:val="00867213"/>
    <w:rsid w:val="0087695D"/>
    <w:rsid w:val="00881777"/>
    <w:rsid w:val="0088477E"/>
    <w:rsid w:val="00885A49"/>
    <w:rsid w:val="00886635"/>
    <w:rsid w:val="00886745"/>
    <w:rsid w:val="008874BF"/>
    <w:rsid w:val="00887622"/>
    <w:rsid w:val="00892E1D"/>
    <w:rsid w:val="00893B5D"/>
    <w:rsid w:val="00894D5E"/>
    <w:rsid w:val="00895190"/>
    <w:rsid w:val="008A0003"/>
    <w:rsid w:val="008A2798"/>
    <w:rsid w:val="008A2CFE"/>
    <w:rsid w:val="008A6068"/>
    <w:rsid w:val="008B0267"/>
    <w:rsid w:val="008B0CD4"/>
    <w:rsid w:val="008B3065"/>
    <w:rsid w:val="008B4C13"/>
    <w:rsid w:val="008B6E95"/>
    <w:rsid w:val="008B6F76"/>
    <w:rsid w:val="008B763D"/>
    <w:rsid w:val="008C2FD9"/>
    <w:rsid w:val="008C312A"/>
    <w:rsid w:val="008C3B3A"/>
    <w:rsid w:val="008C3E69"/>
    <w:rsid w:val="008D0624"/>
    <w:rsid w:val="008D2188"/>
    <w:rsid w:val="008D2D6D"/>
    <w:rsid w:val="008D35B7"/>
    <w:rsid w:val="008D549D"/>
    <w:rsid w:val="008D75D8"/>
    <w:rsid w:val="008E0BE4"/>
    <w:rsid w:val="008E2173"/>
    <w:rsid w:val="008E2875"/>
    <w:rsid w:val="008E2C74"/>
    <w:rsid w:val="008E3CDF"/>
    <w:rsid w:val="008E5466"/>
    <w:rsid w:val="008F1D52"/>
    <w:rsid w:val="008F2C4D"/>
    <w:rsid w:val="008F35F0"/>
    <w:rsid w:val="008F42C9"/>
    <w:rsid w:val="008F5051"/>
    <w:rsid w:val="008F7D6D"/>
    <w:rsid w:val="00900542"/>
    <w:rsid w:val="009008FB"/>
    <w:rsid w:val="00901247"/>
    <w:rsid w:val="009043A1"/>
    <w:rsid w:val="0090528D"/>
    <w:rsid w:val="009104C8"/>
    <w:rsid w:val="00912403"/>
    <w:rsid w:val="00913184"/>
    <w:rsid w:val="0091536A"/>
    <w:rsid w:val="00922E62"/>
    <w:rsid w:val="0092322D"/>
    <w:rsid w:val="00924CD0"/>
    <w:rsid w:val="0092519C"/>
    <w:rsid w:val="00925468"/>
    <w:rsid w:val="00930555"/>
    <w:rsid w:val="00931A6F"/>
    <w:rsid w:val="00931AFE"/>
    <w:rsid w:val="00936070"/>
    <w:rsid w:val="00936609"/>
    <w:rsid w:val="009378D1"/>
    <w:rsid w:val="0094118A"/>
    <w:rsid w:val="00941D48"/>
    <w:rsid w:val="009420A3"/>
    <w:rsid w:val="00944415"/>
    <w:rsid w:val="00947525"/>
    <w:rsid w:val="0095373A"/>
    <w:rsid w:val="00953997"/>
    <w:rsid w:val="00960C7F"/>
    <w:rsid w:val="0096164D"/>
    <w:rsid w:val="00963335"/>
    <w:rsid w:val="00966BC9"/>
    <w:rsid w:val="00971D0A"/>
    <w:rsid w:val="00971D24"/>
    <w:rsid w:val="00973149"/>
    <w:rsid w:val="00975131"/>
    <w:rsid w:val="0097748A"/>
    <w:rsid w:val="00977BC5"/>
    <w:rsid w:val="009816F7"/>
    <w:rsid w:val="00981D77"/>
    <w:rsid w:val="00983D2F"/>
    <w:rsid w:val="00984896"/>
    <w:rsid w:val="00984A9E"/>
    <w:rsid w:val="00984C10"/>
    <w:rsid w:val="00986839"/>
    <w:rsid w:val="00987082"/>
    <w:rsid w:val="00987BD5"/>
    <w:rsid w:val="00990903"/>
    <w:rsid w:val="009944F8"/>
    <w:rsid w:val="0099481E"/>
    <w:rsid w:val="009957A0"/>
    <w:rsid w:val="0099618A"/>
    <w:rsid w:val="009A1F30"/>
    <w:rsid w:val="009A22F3"/>
    <w:rsid w:val="009A2D46"/>
    <w:rsid w:val="009A38B8"/>
    <w:rsid w:val="009A7546"/>
    <w:rsid w:val="009B0341"/>
    <w:rsid w:val="009B13CC"/>
    <w:rsid w:val="009B3565"/>
    <w:rsid w:val="009B5C76"/>
    <w:rsid w:val="009B5FAF"/>
    <w:rsid w:val="009B779D"/>
    <w:rsid w:val="009C02A4"/>
    <w:rsid w:val="009C178A"/>
    <w:rsid w:val="009C3E54"/>
    <w:rsid w:val="009C47C2"/>
    <w:rsid w:val="009C49DE"/>
    <w:rsid w:val="009C4D40"/>
    <w:rsid w:val="009C7C91"/>
    <w:rsid w:val="009D0E4A"/>
    <w:rsid w:val="009D1814"/>
    <w:rsid w:val="009D70A7"/>
    <w:rsid w:val="009E07FF"/>
    <w:rsid w:val="009E33E6"/>
    <w:rsid w:val="009E4595"/>
    <w:rsid w:val="009E46B6"/>
    <w:rsid w:val="009E57E5"/>
    <w:rsid w:val="009E74CF"/>
    <w:rsid w:val="009F0430"/>
    <w:rsid w:val="009F078D"/>
    <w:rsid w:val="009F35AE"/>
    <w:rsid w:val="009F3F03"/>
    <w:rsid w:val="00A00A02"/>
    <w:rsid w:val="00A01ECE"/>
    <w:rsid w:val="00A052CF"/>
    <w:rsid w:val="00A10033"/>
    <w:rsid w:val="00A1003A"/>
    <w:rsid w:val="00A14402"/>
    <w:rsid w:val="00A16338"/>
    <w:rsid w:val="00A168BC"/>
    <w:rsid w:val="00A17D6C"/>
    <w:rsid w:val="00A20A35"/>
    <w:rsid w:val="00A2255A"/>
    <w:rsid w:val="00A248F5"/>
    <w:rsid w:val="00A26477"/>
    <w:rsid w:val="00A31CB9"/>
    <w:rsid w:val="00A32691"/>
    <w:rsid w:val="00A366C9"/>
    <w:rsid w:val="00A371B4"/>
    <w:rsid w:val="00A37AC2"/>
    <w:rsid w:val="00A41AF6"/>
    <w:rsid w:val="00A42AA9"/>
    <w:rsid w:val="00A446D4"/>
    <w:rsid w:val="00A504ED"/>
    <w:rsid w:val="00A50B65"/>
    <w:rsid w:val="00A556FF"/>
    <w:rsid w:val="00A56A35"/>
    <w:rsid w:val="00A57B84"/>
    <w:rsid w:val="00A57DCF"/>
    <w:rsid w:val="00A60D3A"/>
    <w:rsid w:val="00A60E9C"/>
    <w:rsid w:val="00A640D4"/>
    <w:rsid w:val="00A64998"/>
    <w:rsid w:val="00A675E9"/>
    <w:rsid w:val="00A67841"/>
    <w:rsid w:val="00A70466"/>
    <w:rsid w:val="00A70A98"/>
    <w:rsid w:val="00A70AAA"/>
    <w:rsid w:val="00A71D4F"/>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4431"/>
    <w:rsid w:val="00AB4AA7"/>
    <w:rsid w:val="00AC2334"/>
    <w:rsid w:val="00AC528B"/>
    <w:rsid w:val="00AD1469"/>
    <w:rsid w:val="00AD1571"/>
    <w:rsid w:val="00AD1898"/>
    <w:rsid w:val="00AD301E"/>
    <w:rsid w:val="00AD5294"/>
    <w:rsid w:val="00AE0323"/>
    <w:rsid w:val="00AE1E34"/>
    <w:rsid w:val="00AE1FD7"/>
    <w:rsid w:val="00AE42E6"/>
    <w:rsid w:val="00AE4984"/>
    <w:rsid w:val="00AE5593"/>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1C68"/>
    <w:rsid w:val="00B2600B"/>
    <w:rsid w:val="00B260FD"/>
    <w:rsid w:val="00B31FC7"/>
    <w:rsid w:val="00B34BFC"/>
    <w:rsid w:val="00B35DAA"/>
    <w:rsid w:val="00B35E30"/>
    <w:rsid w:val="00B415B2"/>
    <w:rsid w:val="00B4280F"/>
    <w:rsid w:val="00B4735F"/>
    <w:rsid w:val="00B52DDD"/>
    <w:rsid w:val="00B568BF"/>
    <w:rsid w:val="00B56D96"/>
    <w:rsid w:val="00B602F8"/>
    <w:rsid w:val="00B61DA8"/>
    <w:rsid w:val="00B61F9B"/>
    <w:rsid w:val="00B65090"/>
    <w:rsid w:val="00B65DDC"/>
    <w:rsid w:val="00B67576"/>
    <w:rsid w:val="00B704FC"/>
    <w:rsid w:val="00B721C3"/>
    <w:rsid w:val="00B75F6F"/>
    <w:rsid w:val="00B765FA"/>
    <w:rsid w:val="00B7761B"/>
    <w:rsid w:val="00B77C11"/>
    <w:rsid w:val="00B821DA"/>
    <w:rsid w:val="00B8373E"/>
    <w:rsid w:val="00B8452F"/>
    <w:rsid w:val="00B84F09"/>
    <w:rsid w:val="00B86975"/>
    <w:rsid w:val="00B870BE"/>
    <w:rsid w:val="00B91934"/>
    <w:rsid w:val="00B92A1A"/>
    <w:rsid w:val="00B93324"/>
    <w:rsid w:val="00B9367E"/>
    <w:rsid w:val="00B93B58"/>
    <w:rsid w:val="00BA0F75"/>
    <w:rsid w:val="00BA1FFC"/>
    <w:rsid w:val="00BA27A1"/>
    <w:rsid w:val="00BA2AE5"/>
    <w:rsid w:val="00BA3C71"/>
    <w:rsid w:val="00BA5C3E"/>
    <w:rsid w:val="00BB16AE"/>
    <w:rsid w:val="00BB1BDA"/>
    <w:rsid w:val="00BB25DF"/>
    <w:rsid w:val="00BB3222"/>
    <w:rsid w:val="00BB5419"/>
    <w:rsid w:val="00BB5DD2"/>
    <w:rsid w:val="00BB666A"/>
    <w:rsid w:val="00BC0F42"/>
    <w:rsid w:val="00BC1534"/>
    <w:rsid w:val="00BC5E7A"/>
    <w:rsid w:val="00BD0196"/>
    <w:rsid w:val="00BD250A"/>
    <w:rsid w:val="00BD52A1"/>
    <w:rsid w:val="00BE28B7"/>
    <w:rsid w:val="00BE487B"/>
    <w:rsid w:val="00BE4BB7"/>
    <w:rsid w:val="00C0184A"/>
    <w:rsid w:val="00C03BE5"/>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77C"/>
    <w:rsid w:val="00C310D8"/>
    <w:rsid w:val="00C32FB1"/>
    <w:rsid w:val="00C34520"/>
    <w:rsid w:val="00C42F8A"/>
    <w:rsid w:val="00C44380"/>
    <w:rsid w:val="00C4477D"/>
    <w:rsid w:val="00C449F3"/>
    <w:rsid w:val="00C50180"/>
    <w:rsid w:val="00C529D3"/>
    <w:rsid w:val="00C5309B"/>
    <w:rsid w:val="00C5566E"/>
    <w:rsid w:val="00C57758"/>
    <w:rsid w:val="00C606E0"/>
    <w:rsid w:val="00C6286D"/>
    <w:rsid w:val="00C63569"/>
    <w:rsid w:val="00C63B31"/>
    <w:rsid w:val="00C6515F"/>
    <w:rsid w:val="00C71D0D"/>
    <w:rsid w:val="00C759B3"/>
    <w:rsid w:val="00C91B0D"/>
    <w:rsid w:val="00C93E17"/>
    <w:rsid w:val="00C956C1"/>
    <w:rsid w:val="00C95EBA"/>
    <w:rsid w:val="00CA1252"/>
    <w:rsid w:val="00CA5FB5"/>
    <w:rsid w:val="00CB4226"/>
    <w:rsid w:val="00CB5846"/>
    <w:rsid w:val="00CB73E6"/>
    <w:rsid w:val="00CC0A74"/>
    <w:rsid w:val="00CC2708"/>
    <w:rsid w:val="00CC5CC9"/>
    <w:rsid w:val="00CD3E6A"/>
    <w:rsid w:val="00CD4FCC"/>
    <w:rsid w:val="00CD5C78"/>
    <w:rsid w:val="00CE0032"/>
    <w:rsid w:val="00CE275D"/>
    <w:rsid w:val="00CE4057"/>
    <w:rsid w:val="00CE4B0B"/>
    <w:rsid w:val="00CE68C8"/>
    <w:rsid w:val="00CE6D65"/>
    <w:rsid w:val="00CE761E"/>
    <w:rsid w:val="00CF08DF"/>
    <w:rsid w:val="00CF1E6E"/>
    <w:rsid w:val="00CF2EAB"/>
    <w:rsid w:val="00CF3CF4"/>
    <w:rsid w:val="00CF4A5B"/>
    <w:rsid w:val="00CF7AD1"/>
    <w:rsid w:val="00D00107"/>
    <w:rsid w:val="00D00963"/>
    <w:rsid w:val="00D0160B"/>
    <w:rsid w:val="00D04C89"/>
    <w:rsid w:val="00D056E0"/>
    <w:rsid w:val="00D05E51"/>
    <w:rsid w:val="00D067F1"/>
    <w:rsid w:val="00D07902"/>
    <w:rsid w:val="00D1601D"/>
    <w:rsid w:val="00D202DA"/>
    <w:rsid w:val="00D20C01"/>
    <w:rsid w:val="00D2154F"/>
    <w:rsid w:val="00D274C1"/>
    <w:rsid w:val="00D313C7"/>
    <w:rsid w:val="00D32C46"/>
    <w:rsid w:val="00D32D82"/>
    <w:rsid w:val="00D345C5"/>
    <w:rsid w:val="00D34FB7"/>
    <w:rsid w:val="00D428F3"/>
    <w:rsid w:val="00D42A07"/>
    <w:rsid w:val="00D43995"/>
    <w:rsid w:val="00D46213"/>
    <w:rsid w:val="00D4666D"/>
    <w:rsid w:val="00D5294F"/>
    <w:rsid w:val="00D549F5"/>
    <w:rsid w:val="00D57095"/>
    <w:rsid w:val="00D6058F"/>
    <w:rsid w:val="00D60F6A"/>
    <w:rsid w:val="00D6396D"/>
    <w:rsid w:val="00D6625F"/>
    <w:rsid w:val="00D66FC8"/>
    <w:rsid w:val="00D67374"/>
    <w:rsid w:val="00D674B3"/>
    <w:rsid w:val="00D724D9"/>
    <w:rsid w:val="00D728C7"/>
    <w:rsid w:val="00D736C5"/>
    <w:rsid w:val="00D73A35"/>
    <w:rsid w:val="00D73D02"/>
    <w:rsid w:val="00D7774F"/>
    <w:rsid w:val="00D80456"/>
    <w:rsid w:val="00D83290"/>
    <w:rsid w:val="00D917A8"/>
    <w:rsid w:val="00D91EEE"/>
    <w:rsid w:val="00D92E96"/>
    <w:rsid w:val="00D93444"/>
    <w:rsid w:val="00D93AEB"/>
    <w:rsid w:val="00D95A86"/>
    <w:rsid w:val="00D97B39"/>
    <w:rsid w:val="00DA0E8C"/>
    <w:rsid w:val="00DA126F"/>
    <w:rsid w:val="00DA3A9C"/>
    <w:rsid w:val="00DA4B13"/>
    <w:rsid w:val="00DA5B64"/>
    <w:rsid w:val="00DB04D6"/>
    <w:rsid w:val="00DB0B63"/>
    <w:rsid w:val="00DB2FA2"/>
    <w:rsid w:val="00DB3A27"/>
    <w:rsid w:val="00DC1C6A"/>
    <w:rsid w:val="00DC29A8"/>
    <w:rsid w:val="00DC3F81"/>
    <w:rsid w:val="00DD09A9"/>
    <w:rsid w:val="00DD171E"/>
    <w:rsid w:val="00DD1A2E"/>
    <w:rsid w:val="00DD491A"/>
    <w:rsid w:val="00DD50C7"/>
    <w:rsid w:val="00DD6116"/>
    <w:rsid w:val="00DE2D9F"/>
    <w:rsid w:val="00DE3FBD"/>
    <w:rsid w:val="00DE4930"/>
    <w:rsid w:val="00DF080D"/>
    <w:rsid w:val="00DF27D3"/>
    <w:rsid w:val="00DF35BB"/>
    <w:rsid w:val="00DF5136"/>
    <w:rsid w:val="00DF62CD"/>
    <w:rsid w:val="00DF68FB"/>
    <w:rsid w:val="00E0010A"/>
    <w:rsid w:val="00E00186"/>
    <w:rsid w:val="00E00EC9"/>
    <w:rsid w:val="00E01953"/>
    <w:rsid w:val="00E04998"/>
    <w:rsid w:val="00E058F6"/>
    <w:rsid w:val="00E0681A"/>
    <w:rsid w:val="00E1024C"/>
    <w:rsid w:val="00E10444"/>
    <w:rsid w:val="00E138A0"/>
    <w:rsid w:val="00E148C2"/>
    <w:rsid w:val="00E1556A"/>
    <w:rsid w:val="00E16E5A"/>
    <w:rsid w:val="00E17708"/>
    <w:rsid w:val="00E20AC2"/>
    <w:rsid w:val="00E23E3B"/>
    <w:rsid w:val="00E24A15"/>
    <w:rsid w:val="00E25522"/>
    <w:rsid w:val="00E25569"/>
    <w:rsid w:val="00E26E43"/>
    <w:rsid w:val="00E27927"/>
    <w:rsid w:val="00E307E9"/>
    <w:rsid w:val="00E3243F"/>
    <w:rsid w:val="00E3467A"/>
    <w:rsid w:val="00E3534E"/>
    <w:rsid w:val="00E3749B"/>
    <w:rsid w:val="00E37622"/>
    <w:rsid w:val="00E37C9F"/>
    <w:rsid w:val="00E37D7F"/>
    <w:rsid w:val="00E37D98"/>
    <w:rsid w:val="00E40FDD"/>
    <w:rsid w:val="00E42A8C"/>
    <w:rsid w:val="00E43AE9"/>
    <w:rsid w:val="00E43BF4"/>
    <w:rsid w:val="00E45AD8"/>
    <w:rsid w:val="00E56059"/>
    <w:rsid w:val="00E57705"/>
    <w:rsid w:val="00E60194"/>
    <w:rsid w:val="00E631D8"/>
    <w:rsid w:val="00E633E9"/>
    <w:rsid w:val="00E64D23"/>
    <w:rsid w:val="00E6570A"/>
    <w:rsid w:val="00E70834"/>
    <w:rsid w:val="00E74427"/>
    <w:rsid w:val="00E75386"/>
    <w:rsid w:val="00E76843"/>
    <w:rsid w:val="00E774F1"/>
    <w:rsid w:val="00E77E3A"/>
    <w:rsid w:val="00E81736"/>
    <w:rsid w:val="00E90C16"/>
    <w:rsid w:val="00E91B98"/>
    <w:rsid w:val="00E9210A"/>
    <w:rsid w:val="00E92BAA"/>
    <w:rsid w:val="00E93A44"/>
    <w:rsid w:val="00EA1CBB"/>
    <w:rsid w:val="00EA3305"/>
    <w:rsid w:val="00EA78B7"/>
    <w:rsid w:val="00EA7CB0"/>
    <w:rsid w:val="00EB00A7"/>
    <w:rsid w:val="00EB38DA"/>
    <w:rsid w:val="00EB5CE4"/>
    <w:rsid w:val="00EB6C6B"/>
    <w:rsid w:val="00EC16DC"/>
    <w:rsid w:val="00EC7355"/>
    <w:rsid w:val="00ED09E9"/>
    <w:rsid w:val="00ED2806"/>
    <w:rsid w:val="00ED334A"/>
    <w:rsid w:val="00EE2267"/>
    <w:rsid w:val="00EE394B"/>
    <w:rsid w:val="00EE5D6B"/>
    <w:rsid w:val="00EE6A55"/>
    <w:rsid w:val="00EF1E37"/>
    <w:rsid w:val="00EF384C"/>
    <w:rsid w:val="00EF3B40"/>
    <w:rsid w:val="00EF3FCE"/>
    <w:rsid w:val="00EF55A3"/>
    <w:rsid w:val="00F002D0"/>
    <w:rsid w:val="00F00D9A"/>
    <w:rsid w:val="00F03084"/>
    <w:rsid w:val="00F0682B"/>
    <w:rsid w:val="00F1179E"/>
    <w:rsid w:val="00F12DE0"/>
    <w:rsid w:val="00F13A4E"/>
    <w:rsid w:val="00F14B50"/>
    <w:rsid w:val="00F23AE4"/>
    <w:rsid w:val="00F242A7"/>
    <w:rsid w:val="00F24A58"/>
    <w:rsid w:val="00F2564A"/>
    <w:rsid w:val="00F26682"/>
    <w:rsid w:val="00F27B91"/>
    <w:rsid w:val="00F34470"/>
    <w:rsid w:val="00F374ED"/>
    <w:rsid w:val="00F40998"/>
    <w:rsid w:val="00F44806"/>
    <w:rsid w:val="00F464BE"/>
    <w:rsid w:val="00F504BD"/>
    <w:rsid w:val="00F504F9"/>
    <w:rsid w:val="00F52404"/>
    <w:rsid w:val="00F55596"/>
    <w:rsid w:val="00F567B9"/>
    <w:rsid w:val="00F56F0E"/>
    <w:rsid w:val="00F61E75"/>
    <w:rsid w:val="00F63D92"/>
    <w:rsid w:val="00F63FDA"/>
    <w:rsid w:val="00F64FBF"/>
    <w:rsid w:val="00F6786D"/>
    <w:rsid w:val="00F67942"/>
    <w:rsid w:val="00F73499"/>
    <w:rsid w:val="00F746D6"/>
    <w:rsid w:val="00F74A4A"/>
    <w:rsid w:val="00F82D96"/>
    <w:rsid w:val="00F85977"/>
    <w:rsid w:val="00F94170"/>
    <w:rsid w:val="00F95C05"/>
    <w:rsid w:val="00F96E65"/>
    <w:rsid w:val="00FA0B90"/>
    <w:rsid w:val="00FA6087"/>
    <w:rsid w:val="00FB249A"/>
    <w:rsid w:val="00FB2E10"/>
    <w:rsid w:val="00FB2E68"/>
    <w:rsid w:val="00FB4AB9"/>
    <w:rsid w:val="00FB5C2A"/>
    <w:rsid w:val="00FC4626"/>
    <w:rsid w:val="00FC5CD1"/>
    <w:rsid w:val="00FC7FB0"/>
    <w:rsid w:val="00FD1A6E"/>
    <w:rsid w:val="00FD2148"/>
    <w:rsid w:val="00FD5DA6"/>
    <w:rsid w:val="00FD6AE0"/>
    <w:rsid w:val="00FD6AF5"/>
    <w:rsid w:val="00FD740D"/>
    <w:rsid w:val="00FD7DD4"/>
    <w:rsid w:val="00FE10FF"/>
    <w:rsid w:val="00FE34F4"/>
    <w:rsid w:val="00FE6984"/>
    <w:rsid w:val="00FE71FE"/>
    <w:rsid w:val="00FF0164"/>
    <w:rsid w:val="00FF017E"/>
    <w:rsid w:val="00FF0335"/>
    <w:rsid w:val="00FF04C8"/>
    <w:rsid w:val="00FF14FE"/>
    <w:rsid w:val="00FF3616"/>
    <w:rsid w:val="00FF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516</TotalTime>
  <Pages>42</Pages>
  <Words>60459</Words>
  <Characters>344617</Characters>
  <Application>Microsoft Office Word</Application>
  <DocSecurity>0</DocSecurity>
  <Lines>2871</Lines>
  <Paragraphs>8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310</cp:revision>
  <dcterms:created xsi:type="dcterms:W3CDTF">2023-01-27T18:21:00Z</dcterms:created>
  <dcterms:modified xsi:type="dcterms:W3CDTF">2023-02-0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0"&gt;&lt;session id="ScWtDa6c"/&gt;&lt;style id="http://www.zotero.org/styles/functional-ecology" hasBibliography="1" bibliographyStyleHasBeenSet="1"/&gt;&lt;prefs&gt;&lt;pref name="fieldType" value="Field"/&gt;&lt;/prefs&gt;&lt;/data&gt;</vt:lpwstr>
  </property>
</Properties>
</file>